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453B1" w:rsidRDefault="00041AFD" w:rsidP="00424C6E">
      <w:pPr>
        <w:pStyle w:val="Title"/>
        <w:rPr>
          <w:sz w:val="48"/>
          <w:szCs w:val="48"/>
        </w:rPr>
      </w:pPr>
      <w:r>
        <w:rPr>
          <w:sz w:val="48"/>
          <w:szCs w:val="48"/>
        </w:rPr>
        <w:t xml:space="preserve">Using the </w:t>
      </w:r>
      <w:r w:rsidR="00F02645">
        <w:rPr>
          <w:sz w:val="48"/>
          <w:szCs w:val="48"/>
        </w:rPr>
        <w:t>Libre</w:t>
      </w:r>
      <w:r w:rsidR="00424C6E" w:rsidRPr="00130C0C">
        <w:rPr>
          <w:sz w:val="48"/>
          <w:szCs w:val="48"/>
        </w:rPr>
        <w:t xml:space="preserve"> Excel Tools for Data Science</w:t>
      </w:r>
      <w:r w:rsidR="00755A5D">
        <w:rPr>
          <w:sz w:val="48"/>
          <w:szCs w:val="48"/>
        </w:rPr>
        <w:t xml:space="preserve"> </w:t>
      </w:r>
    </w:p>
    <w:p w:rsidR="005A3696" w:rsidRDefault="00C356C3" w:rsidP="005A3696">
      <w:pPr>
        <w:pStyle w:val="Subtitle"/>
      </w:pPr>
      <w:r>
        <w:t>How t</w:t>
      </w:r>
      <w:r w:rsidR="005A3696">
        <w:t>o Let Forth Data Sc</w:t>
      </w:r>
      <w:r>
        <w:t>ience with LET4DataSci</w:t>
      </w:r>
    </w:p>
    <w:p w:rsidR="00C356C3" w:rsidRDefault="00C356C3" w:rsidP="00424C6E"/>
    <w:p w:rsidR="005A3696" w:rsidRDefault="00D73327" w:rsidP="00424C6E">
      <w:r>
        <w:rPr>
          <w:noProof/>
        </w:rPr>
        <w:pict>
          <v:group id="_x0000_s1036" style="position:absolute;margin-left:277.05pt;margin-top:9.55pt;width:127pt;height:152.25pt;z-index:251668480" coordorigin="6712,3576" coordsize="2540,3045">
            <v:rect id="AutoShape 7" o:spid="_x0000_s1028" alt="zotero://attachment/26405/" style="position:absolute;left:8462;top:4701;width:480;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F9acMA&#10;AADaAAAADwAAAGRycy9kb3ducmV2LnhtbESPT4vCMBTE78J+h/AWvMia6kGka5RFWCyLINY/50fz&#10;bIvNS22ybf32RhA8DjPzG2ax6k0lWmpcaVnBZByBIM6sLjlXcDz8fs1BOI+ssbJMCu7kYLX8GCww&#10;1rbjPbWpz0WAsItRQeF9HUvpsoIMurGtiYN3sY1BH2STS91gF+CmktMomkmDJYeFAmtaF5Rd03+j&#10;oMt27fmw3cjd6JxYviW3dXr6U2r42f98g/DU+3f41U60gik8r4QbIJ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F9acMAAADaAAAADwAAAAAAAAAAAAAAAACYAgAAZHJzL2Rv&#10;d25yZXYueG1sUEsFBgAAAAAEAAQA9QAAAIgDAAAAAA==&#10;" filled="f" stroked="f">
              <o:lock v:ext="edit" aspectratio="t"/>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izard_Girl" o:spid="_x0000_s1029" type="#_x0000_t75" alt="Wizard Girl from the Scratch Programming Language,&#10;See http://scratch.mit.edu/" style="position:absolute;left:6712;top:3576;width:2540;height:3045;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UrMs3DAAAA2gAAAA8AAABkcnMvZG93bnJldi54bWxEj0GLwjAUhO/C/ofwhL1p6i6UUo0iguzi&#10;QVkVxduzebbF5qU0Uau/3iwIHoeZ+YYZTVpTiSs1rrSsYNCPQBBnVpecK9hu5r0EhPPIGivLpOBO&#10;Dibjj84IU21v/EfXtc9FgLBLUUHhfZ1K6bKCDLq+rYmDd7KNQR9kk0vd4C3ATSW/oiiWBksOCwXW&#10;NCsoO68vRkGyXCyzZP5YVTrOY7ezPwc87pX67LbTIQhPrX+HX+1freAb/q+EGyDHT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SsyzcMAAADaAAAADwAAAAAAAAAAAAAAAACf&#10;AgAAZHJzL2Rvd25yZXYueG1sUEsFBgAAAAAEAAQA9wAAAI8DAAAAAA==&#10;">
              <v:imagedata r:id="rId9" o:title=""/>
              <v:path arrowok="t"/>
            </v:shape>
            <v:rect id="Rectangle 6" o:spid="_x0000_s1031" style="position:absolute;left:8074;top:5335;width:442;height:4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6vNsEA&#10;AADaAAAADwAAAGRycy9kb3ducmV2LnhtbESP0WoCMRRE3wv+Q7iCL0UTpUhZjSKituhT1Q+4bK67&#10;wc3NksR1+/dNodDHYWbOMMt17xrRUYjWs4bpRIEgLr2xXGm4XvbjdxAxIRtsPJOGb4qwXg1ellgY&#10;/+Qv6s6pEhnCsUANdUptIWUsa3IYJ74lzt7NB4cpy1BJE/CZ4a6RM6Xm0qHlvFBjS9uayvv54TS8&#10;HWbHnX1VJ+u6B16PMqgPPmk9GvabBYhEffoP/7U/jYY5/F7JN0Cu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erzbBAAAA2gAAAA8AAAAAAAAAAAAAAAAAmAIAAGRycy9kb3du&#10;cmV2LnhtbFBLBQYAAAAABAAEAPUAAACGAwAAAAA=&#10;" filled="f" stroked="f">
              <v:textbox style="mso-next-textbox:#Rectangle 6;mso-fit-shape-to-text:t">
                <w:txbxContent>
                  <w:p w:rsidR="00F4739F" w:rsidRDefault="00F4739F" w:rsidP="00C356C3">
                    <w:pPr>
                      <w:pStyle w:val="NormalWeb"/>
                      <w:spacing w:before="0" w:beforeAutospacing="0" w:after="0" w:afterAutospacing="0"/>
                      <w:jc w:val="center"/>
                    </w:pPr>
                    <w:r w:rsidRPr="00C356C3">
                      <w:rPr>
                        <w:rFonts w:ascii="Consolas" w:hAnsi="Consolas" w:cs="Consolas"/>
                        <w:b/>
                        <w:bCs/>
                        <w:shadow/>
                        <w:color w:val="000000" w:themeColor="text1"/>
                        <w:sz w:val="28"/>
                        <w:szCs w:val="28"/>
                      </w:rPr>
                      <w:t>0</w:t>
                    </w:r>
                  </w:p>
                </w:txbxContent>
              </v:textbox>
            </v:rect>
            <v:rect id="Rectangle 7" o:spid="_x0000_s1032" style="position:absolute;left:7684;top:5185;width:507;height:47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IKrcEA&#10;AADaAAAADwAAAGRycy9kb3ducmV2LnhtbESP0WoCMRRE3wX/IVyhL6JJpdiyGqWUVkWfav2Ay+Z2&#10;N3RzsyRxXf/eFAQfh5k5wyzXvWtERyFazxqepwoEcemN5UrD6edr8gYiJmSDjWfScKUI69VwsMTC&#10;+At/U3dMlcgQjgVqqFNqCyljWZPDOPUtcfZ+fXCYsgyVNAEvGe4aOVNqLh1azgs1tvRRU/l3PDsN&#10;L5vZ/tOO1cG67oynvQxqywetn0b9+wJEoj49wvf2zmh4hf8r+QbI1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SCq3BAAAA2gAAAA8AAAAAAAAAAAAAAAAAmAIAAGRycy9kb3du&#10;cmV2LnhtbFBLBQYAAAAABAAEAPUAAACGAwAAAAA=&#10;" filled="f" stroked="f">
              <v:textbox style="mso-next-textbox:#Rectangle 7;mso-fit-shape-to-text:t">
                <w:txbxContent>
                  <w:p w:rsidR="00F4739F" w:rsidRDefault="00F4739F" w:rsidP="00C356C3">
                    <w:pPr>
                      <w:pStyle w:val="NormalWeb"/>
                      <w:spacing w:before="0" w:beforeAutospacing="0" w:after="0" w:afterAutospacing="0"/>
                      <w:jc w:val="center"/>
                    </w:pPr>
                    <w:r w:rsidRPr="00C356C3">
                      <w:rPr>
                        <w:rFonts w:ascii="Consolas" w:hAnsi="Consolas" w:cs="Consolas"/>
                        <w:b/>
                        <w:bCs/>
                        <w:i/>
                        <w:iCs/>
                        <w:shadow/>
                        <w:color w:val="000000" w:themeColor="text1"/>
                        <w:sz w:val="28"/>
                        <w:szCs w:val="28"/>
                        <w:lang w:val="el-GR"/>
                      </w:rPr>
                      <w:t>μ</w:t>
                    </w:r>
                  </w:p>
                </w:txbxContent>
              </v:textbox>
            </v:rect>
            <v:rect id="Rectangle 8" o:spid="_x0000_s1033" style="position:absolute;left:7512;top:5725;width:486;height:55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2e378A&#10;AADaAAAADwAAAGRycy9kb3ducmV2LnhtbERP3WrCMBS+H/gO4QjeDE2UMUbXVIb4M/Rq6gMcmrM2&#10;rDkpSaz17ZeLwS4/vv9yPbpODBSi9axhuVAgiGtvLDcarpfd/A1ETMgGO8+k4UER1tXkqcTC+Dt/&#10;0XBOjcghHAvU0KbUF1LGuiWHceF74sx9++AwZRgaaQLec7jr5EqpV+nQcm5osadNS/XP+eY0vOxX&#10;x619VifrhhtejzKoA5+0nk3Hj3cQicb0L/5zfxoNeWu+km+ArH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TZ7fvwAAANoAAAAPAAAAAAAAAAAAAAAAAJgCAABkcnMvZG93bnJl&#10;di54bWxQSwUGAAAAAAQABAD1AAAAhAMAAAAA&#10;" filled="f" stroked="f">
              <v:textbox style="mso-next-textbox:#Rectangle 8;mso-fit-shape-to-text:t">
                <w:txbxContent>
                  <w:p w:rsidR="00F4739F" w:rsidRDefault="00F4739F" w:rsidP="00C356C3">
                    <w:pPr>
                      <w:pStyle w:val="NormalWeb"/>
                      <w:spacing w:before="0" w:beforeAutospacing="0" w:after="0" w:afterAutospacing="0"/>
                      <w:jc w:val="center"/>
                    </w:pPr>
                    <w:r w:rsidRPr="00C356C3">
                      <w:rPr>
                        <w:rFonts w:ascii="Consolas" w:cs="Consolas"/>
                        <w:b/>
                        <w:bCs/>
                        <w:shadow/>
                        <w:color w:val="000000" w:themeColor="text1"/>
                        <w:sz w:val="36"/>
                        <w:szCs w:val="36"/>
                      </w:rPr>
                      <w:t>±</w:t>
                    </w:r>
                  </w:p>
                </w:txbxContent>
              </v:textbox>
            </v:rect>
            <v:rect id="Rectangle 9" o:spid="_x0000_s1034" style="position:absolute;left:7230;top:4870;width:420;height:42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E7RMEA&#10;AADaAAAADwAAAGRycy9kb3ducmV2LnhtbESP0WoCMRRE3wX/IVyhL6JJpUi7GqWUVkWfav2Ay+Z2&#10;N3RzsyRxXf/eFAQfh5k5wyzXvWtERyFazxqepwoEcemN5UrD6edr8goiJmSDjWfScKUI69VwsMTC&#10;+At/U3dMlcgQjgVqqFNqCyljWZPDOPUtcfZ+fXCYsgyVNAEvGe4aOVNqLh1azgs1tvRRU/l3PDsN&#10;L5vZ/tOO1cG67oynvQxqywetn0b9+wJEoj49wvf2zmh4g/8r+QbI1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4BO0TBAAAA2gAAAA8AAAAAAAAAAAAAAAAAmAIAAGRycy9kb3du&#10;cmV2LnhtbFBLBQYAAAAABAAEAPUAAACGAwAAAAA=&#10;" filled="f" stroked="f">
              <v:textbox style="mso-next-textbox:#Rectangle 9;mso-fit-shape-to-text:t">
                <w:txbxContent>
                  <w:p w:rsidR="00F4739F" w:rsidRDefault="00F4739F" w:rsidP="00C356C3">
                    <w:pPr>
                      <w:pStyle w:val="NormalWeb"/>
                      <w:spacing w:before="0" w:beforeAutospacing="0" w:after="0" w:afterAutospacing="0"/>
                      <w:jc w:val="center"/>
                    </w:pPr>
                    <w:r w:rsidRPr="00C356C3">
                      <w:rPr>
                        <w:rFonts w:ascii="Consolas" w:hAnsi="Consolas" w:cs="Consolas"/>
                        <w:b/>
                        <w:bCs/>
                        <w:shadow/>
                        <w:color w:val="000000" w:themeColor="text1"/>
                        <w:lang w:val="el-GR"/>
                      </w:rPr>
                      <w:t>Σ</w:t>
                    </w:r>
                  </w:p>
                </w:txbxContent>
              </v:textbox>
            </v:rect>
            <v:rect id="Rectangle 10" o:spid="_x0000_s1035" style="position:absolute;left:8355;top:4525;width:569;height:276;rotation:3073775fd;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OOpcIA&#10;AADbAAAADwAAAGRycy9kb3ducmV2LnhtbESPQYvCQAyF7wv+hyELXpZ1ag8i1VFWRfAmq+I5dGJb&#10;tpOpnWmt/94chL0lvJf3vizXg6tVT22oPBuYThJQxLm3FRcGLuf99xxUiMgWa89k4EkB1qvRxxIz&#10;6x/8S/0pFkpCOGRooIyxybQOeUkOw8Q3xKLdfOswytoW2rb4kHBX6zRJZtphxdJQYkPbkvK/U+cM&#10;7I4bd9920/7r3vVaH9PrbHNLjRl/Dj8LUJGG+G9+Xx+s4Au9/CID6N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846lwgAAANsAAAAPAAAAAAAAAAAAAAAAAJgCAABkcnMvZG93&#10;bnJldi54bWxQSwUGAAAAAAQABAD1AAAAhwMAAAAA&#10;" filled="f" stroked="f">
              <v:textbox style="mso-next-textbox:#Rectangle 10;mso-fit-shape-to-text:t">
                <w:txbxContent>
                  <w:p w:rsidR="00F4739F" w:rsidRDefault="00F4739F" w:rsidP="00C356C3">
                    <w:pPr>
                      <w:pStyle w:val="NormalWeb"/>
                      <w:spacing w:before="0" w:beforeAutospacing="0" w:after="0" w:afterAutospacing="0"/>
                      <w:jc w:val="center"/>
                    </w:pPr>
                    <w:r w:rsidRPr="00C356C3">
                      <w:rPr>
                        <w:rFonts w:ascii="Consolas" w:hAnsi="Consolas" w:cs="Consolas"/>
                        <w:b/>
                        <w:bCs/>
                        <w:shadow/>
                        <w:color w:val="000000" w:themeColor="text1"/>
                      </w:rPr>
                      <w:t>1</w:t>
                    </w:r>
                  </w:p>
                </w:txbxContent>
              </v:textbox>
            </v:rect>
          </v:group>
        </w:pict>
      </w:r>
      <w:r w:rsidR="00424C6E">
        <w:t xml:space="preserve">Author(s): </w:t>
      </w:r>
      <w:sdt>
        <w:sdtPr>
          <w:alias w:val="Author"/>
          <w:tag w:val=""/>
          <w:id w:val="-1601797176"/>
          <w:placeholder>
            <w:docPart w:val="1A6BF0C54601400CBBAA519A74F77158"/>
          </w:placeholder>
          <w:dataBinding w:prefixMappings="xmlns:ns0='http://purl.org/dc/elements/1.1/' xmlns:ns1='http://schemas.openxmlformats.org/package/2006/metadata/core-properties' " w:xpath="/ns1:coreProperties[1]/ns0:creator[1]" w:storeItemID="{6C3C8BC8-F283-45AE-878A-BAB7291924A1}"/>
          <w:text/>
        </w:sdtPr>
        <w:sdtEndPr/>
        <w:sdtContent>
          <w:r w:rsidR="00424C6E">
            <w:t>Jacob J. Walker</w:t>
          </w:r>
        </w:sdtContent>
      </w:sdt>
      <w:r w:rsidR="005A3696">
        <w:t xml:space="preserve"> </w:t>
      </w:r>
    </w:p>
    <w:p w:rsidR="00424C6E" w:rsidRDefault="00424C6E" w:rsidP="00424C6E">
      <w:r>
        <w:t xml:space="preserve">Last Updated: </w:t>
      </w:r>
      <w:sdt>
        <w:sdtPr>
          <w:alias w:val="Publish Date"/>
          <w:tag w:val=""/>
          <w:id w:val="-634414396"/>
          <w:placeholder>
            <w:docPart w:val="E5F828734082475D841D425D6EE086F6"/>
          </w:placeholder>
          <w:dataBinding w:prefixMappings="xmlns:ns0='http://schemas.microsoft.com/office/2006/coverPageProps' " w:xpath="/ns0:CoverPageProperties[1]/ns0:PublishDate[1]" w:storeItemID="{55AF091B-3C7A-41E3-B477-F2FDAA23CFDA}"/>
          <w:date w:fullDate="2014-02-07T00:00:00Z">
            <w:dateFormat w:val="M/d/yyyy"/>
            <w:lid w:val="en-US"/>
            <w:storeMappedDataAs w:val="dateTime"/>
            <w:calendar w:val="gregorian"/>
          </w:date>
        </w:sdtPr>
        <w:sdtEndPr/>
        <w:sdtContent>
          <w:r w:rsidR="000440CE">
            <w:t>2/7/2014</w:t>
          </w:r>
        </w:sdtContent>
      </w:sdt>
    </w:p>
    <w:p w:rsidR="005A3696" w:rsidRDefault="005A3696"/>
    <w:p w:rsidR="00C356C3" w:rsidRDefault="00C356C3"/>
    <w:p w:rsidR="00C356C3" w:rsidRDefault="00C356C3"/>
    <w:p w:rsidR="00C356C3" w:rsidRDefault="00C356C3"/>
    <w:p w:rsidR="00C356C3" w:rsidRDefault="00C356C3"/>
    <w:p w:rsidR="00C356C3" w:rsidRDefault="00C356C3"/>
    <w:p w:rsidR="00C356C3" w:rsidRDefault="00C356C3"/>
    <w:p w:rsidR="00C356C3" w:rsidRDefault="00C356C3"/>
    <w:p w:rsidR="00C356C3" w:rsidRDefault="00C356C3"/>
    <w:p w:rsidR="00C356C3" w:rsidRDefault="00C356C3"/>
    <w:p w:rsidR="00424C6E" w:rsidRDefault="00424C6E"/>
    <w:sdt>
      <w:sdtPr>
        <w:alias w:val="Creative Commons License"/>
        <w:tag w:val="Creative Commons License"/>
        <w:id w:val="1819530095"/>
        <w:lock w:val="sdtContentLocked"/>
      </w:sdtPr>
      <w:sdtEndPr/>
      <w:sdtContent>
        <w:p w:rsidR="00424C6E" w:rsidRDefault="00D73327" w:rsidP="00424C6E">
          <w:pPr>
            <w:spacing w:line="240" w:lineRule="auto"/>
          </w:pPr>
          <w:r>
            <w:pict>
              <v:shape id="_x0000_" o:spid="_x0000_i1025" style="width:66pt;height:23.25pt" coordsize="" o:spt="100" adj="0,,0" path="" stroked="f">
                <v:stroke joinstyle="miter"/>
                <v:imagedata r:id="rId10" o:title=""/>
                <v:formulas/>
                <v:path o:connecttype="segments"/>
              </v:shape>
            </w:pict>
          </w:r>
        </w:p>
        <w:p w:rsidR="00424C6E" w:rsidRDefault="00424C6E" w:rsidP="00424C6E">
          <w:pPr>
            <w:spacing w:line="240" w:lineRule="auto"/>
          </w:pPr>
          <w:r>
            <w:t xml:space="preserve">This work is licensed under a </w:t>
          </w:r>
          <w:hyperlink r:id="rId11" w:history="1">
            <w:r>
              <w:rPr>
                <w:rStyle w:val="Hyperlink"/>
              </w:rPr>
              <w:t>Creative Commons Attribution-ShareAlike 3.0 Unported License</w:t>
            </w:r>
          </w:hyperlink>
          <w:r>
            <w:t>.</w:t>
          </w:r>
        </w:p>
      </w:sdtContent>
    </w:sdt>
    <w:p w:rsidR="00C356C3" w:rsidRDefault="00C356C3" w:rsidP="00C356C3">
      <w:r w:rsidRPr="00C356C3">
        <w:t xml:space="preserve">The </w:t>
      </w:r>
      <w:r>
        <w:t xml:space="preserve">Wizard Girl logo is based upon </w:t>
      </w:r>
      <w:r w:rsidRPr="00C356C3">
        <w:t xml:space="preserve">material from the </w:t>
      </w:r>
      <w:hyperlink r:id="rId12" w:history="1">
        <w:r w:rsidRPr="00C356C3">
          <w:rPr>
            <w:rStyle w:val="Hyperlink"/>
          </w:rPr>
          <w:t>Scratch Project</w:t>
        </w:r>
      </w:hyperlink>
      <w:r w:rsidRPr="00C356C3">
        <w:t xml:space="preserve">, </w:t>
      </w:r>
      <w:r>
        <w:t>used as part of the above license.</w:t>
      </w:r>
    </w:p>
    <w:p w:rsidR="00C356C3" w:rsidRDefault="00C356C3"/>
    <w:p w:rsidR="001005DF" w:rsidRDefault="001005DF">
      <w:r>
        <w:rPr>
          <w:noProof/>
        </w:rPr>
        <w:drawing>
          <wp:inline distT="0" distB="0" distL="0" distR="0">
            <wp:extent cx="858504" cy="373462"/>
            <wp:effectExtent l="0" t="0" r="0" b="7620"/>
            <wp:docPr id="1" name="Picture 1" descr="LGPLv3 Logo.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GPLv3 Logo.sv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58591" cy="373500"/>
                    </a:xfrm>
                    <a:prstGeom prst="rect">
                      <a:avLst/>
                    </a:prstGeom>
                    <a:noFill/>
                    <a:ln>
                      <a:noFill/>
                    </a:ln>
                  </pic:spPr>
                </pic:pic>
              </a:graphicData>
            </a:graphic>
          </wp:inline>
        </w:drawing>
      </w:r>
    </w:p>
    <w:p w:rsidR="00424C6E" w:rsidRDefault="00E22D2C">
      <w:r>
        <w:t xml:space="preserve">Most of the Libre Excel Tools for Data Science are </w:t>
      </w:r>
      <w:r w:rsidR="001005DF">
        <w:t xml:space="preserve">released under the </w:t>
      </w:r>
      <w:hyperlink r:id="rId14" w:history="1">
        <w:r w:rsidR="001005DF" w:rsidRPr="001005DF">
          <w:rPr>
            <w:rStyle w:val="Hyperlink"/>
          </w:rPr>
          <w:t>LGPL 3</w:t>
        </w:r>
      </w:hyperlink>
      <w:r w:rsidR="00424C6E">
        <w:br w:type="page"/>
      </w:r>
    </w:p>
    <w:bookmarkStart w:id="0" w:name="_Toc379432376" w:displacedByCustomXml="next"/>
    <w:sdt>
      <w:sdtPr>
        <w:rPr>
          <w:rFonts w:asciiTheme="minorHAnsi" w:eastAsiaTheme="minorHAnsi" w:hAnsiTheme="minorHAnsi" w:cstheme="minorBidi"/>
          <w:b w:val="0"/>
          <w:bCs w:val="0"/>
          <w:color w:val="auto"/>
          <w:sz w:val="22"/>
          <w:szCs w:val="22"/>
        </w:rPr>
        <w:id w:val="363102905"/>
        <w:docPartObj>
          <w:docPartGallery w:val="Table of Contents"/>
          <w:docPartUnique/>
        </w:docPartObj>
      </w:sdtPr>
      <w:sdtEndPr>
        <w:rPr>
          <w:noProof/>
        </w:rPr>
      </w:sdtEndPr>
      <w:sdtContent>
        <w:p w:rsidR="005A3696" w:rsidRDefault="005A3696" w:rsidP="005A3696">
          <w:pPr>
            <w:pStyle w:val="Heading1"/>
          </w:pPr>
          <w:r>
            <w:t>Contents</w:t>
          </w:r>
          <w:bookmarkEnd w:id="0"/>
        </w:p>
        <w:p w:rsidR="003C795C" w:rsidRDefault="00B0019F">
          <w:pPr>
            <w:pStyle w:val="TOC1"/>
            <w:tabs>
              <w:tab w:val="right" w:leader="dot" w:pos="9350"/>
            </w:tabs>
            <w:rPr>
              <w:rFonts w:eastAsiaTheme="minorEastAsia"/>
              <w:noProof/>
            </w:rPr>
          </w:pPr>
          <w:r>
            <w:fldChar w:fldCharType="begin"/>
          </w:r>
          <w:r w:rsidR="005A3696">
            <w:instrText xml:space="preserve"> TOC \o "1-3" \h \z \u </w:instrText>
          </w:r>
          <w:r>
            <w:fldChar w:fldCharType="separate"/>
          </w:r>
          <w:hyperlink w:anchor="_Toc379432376" w:history="1">
            <w:r w:rsidR="003C795C" w:rsidRPr="00E67692">
              <w:rPr>
                <w:rStyle w:val="Hyperlink"/>
                <w:noProof/>
              </w:rPr>
              <w:t>Contents</w:t>
            </w:r>
            <w:r w:rsidR="003C795C">
              <w:rPr>
                <w:noProof/>
                <w:webHidden/>
              </w:rPr>
              <w:tab/>
            </w:r>
            <w:r>
              <w:rPr>
                <w:noProof/>
                <w:webHidden/>
              </w:rPr>
              <w:fldChar w:fldCharType="begin"/>
            </w:r>
            <w:r w:rsidR="003C795C">
              <w:rPr>
                <w:noProof/>
                <w:webHidden/>
              </w:rPr>
              <w:instrText xml:space="preserve"> PAGEREF _Toc379432376 \h </w:instrText>
            </w:r>
            <w:r>
              <w:rPr>
                <w:noProof/>
                <w:webHidden/>
              </w:rPr>
            </w:r>
            <w:r>
              <w:rPr>
                <w:noProof/>
                <w:webHidden/>
              </w:rPr>
              <w:fldChar w:fldCharType="separate"/>
            </w:r>
            <w:r w:rsidR="003C795C">
              <w:rPr>
                <w:noProof/>
                <w:webHidden/>
              </w:rPr>
              <w:t>2</w:t>
            </w:r>
            <w:r>
              <w:rPr>
                <w:noProof/>
                <w:webHidden/>
              </w:rPr>
              <w:fldChar w:fldCharType="end"/>
            </w:r>
          </w:hyperlink>
        </w:p>
        <w:p w:rsidR="003C795C" w:rsidRDefault="00D73327">
          <w:pPr>
            <w:pStyle w:val="TOC1"/>
            <w:tabs>
              <w:tab w:val="right" w:leader="dot" w:pos="9350"/>
            </w:tabs>
            <w:rPr>
              <w:rFonts w:eastAsiaTheme="minorEastAsia"/>
              <w:noProof/>
            </w:rPr>
          </w:pPr>
          <w:hyperlink w:anchor="_Toc379432377" w:history="1">
            <w:r w:rsidR="003C795C" w:rsidRPr="00E67692">
              <w:rPr>
                <w:rStyle w:val="Hyperlink"/>
                <w:noProof/>
              </w:rPr>
              <w:t>Introduction</w:t>
            </w:r>
            <w:r w:rsidR="003C795C">
              <w:rPr>
                <w:noProof/>
                <w:webHidden/>
              </w:rPr>
              <w:tab/>
            </w:r>
            <w:r w:rsidR="00B0019F">
              <w:rPr>
                <w:noProof/>
                <w:webHidden/>
              </w:rPr>
              <w:fldChar w:fldCharType="begin"/>
            </w:r>
            <w:r w:rsidR="003C795C">
              <w:rPr>
                <w:noProof/>
                <w:webHidden/>
              </w:rPr>
              <w:instrText xml:space="preserve"> PAGEREF _Toc379432377 \h </w:instrText>
            </w:r>
            <w:r w:rsidR="00B0019F">
              <w:rPr>
                <w:noProof/>
                <w:webHidden/>
              </w:rPr>
            </w:r>
            <w:r w:rsidR="00B0019F">
              <w:rPr>
                <w:noProof/>
                <w:webHidden/>
              </w:rPr>
              <w:fldChar w:fldCharType="separate"/>
            </w:r>
            <w:r w:rsidR="003C795C">
              <w:rPr>
                <w:noProof/>
                <w:webHidden/>
              </w:rPr>
              <w:t>4</w:t>
            </w:r>
            <w:r w:rsidR="00B0019F">
              <w:rPr>
                <w:noProof/>
                <w:webHidden/>
              </w:rPr>
              <w:fldChar w:fldCharType="end"/>
            </w:r>
          </w:hyperlink>
        </w:p>
        <w:p w:rsidR="003C795C" w:rsidRDefault="00D73327">
          <w:pPr>
            <w:pStyle w:val="TOC1"/>
            <w:tabs>
              <w:tab w:val="right" w:leader="dot" w:pos="9350"/>
            </w:tabs>
            <w:rPr>
              <w:rFonts w:eastAsiaTheme="minorEastAsia"/>
              <w:noProof/>
            </w:rPr>
          </w:pPr>
          <w:hyperlink w:anchor="_Toc379432378" w:history="1">
            <w:r w:rsidR="003C795C" w:rsidRPr="00E67692">
              <w:rPr>
                <w:rStyle w:val="Hyperlink"/>
                <w:noProof/>
              </w:rPr>
              <w:t>Using Excel for Data Science</w:t>
            </w:r>
            <w:r w:rsidR="003C795C">
              <w:rPr>
                <w:noProof/>
                <w:webHidden/>
              </w:rPr>
              <w:tab/>
            </w:r>
            <w:r w:rsidR="00B0019F">
              <w:rPr>
                <w:noProof/>
                <w:webHidden/>
              </w:rPr>
              <w:fldChar w:fldCharType="begin"/>
            </w:r>
            <w:r w:rsidR="003C795C">
              <w:rPr>
                <w:noProof/>
                <w:webHidden/>
              </w:rPr>
              <w:instrText xml:space="preserve"> PAGEREF _Toc379432378 \h </w:instrText>
            </w:r>
            <w:r w:rsidR="00B0019F">
              <w:rPr>
                <w:noProof/>
                <w:webHidden/>
              </w:rPr>
            </w:r>
            <w:r w:rsidR="00B0019F">
              <w:rPr>
                <w:noProof/>
                <w:webHidden/>
              </w:rPr>
              <w:fldChar w:fldCharType="separate"/>
            </w:r>
            <w:r w:rsidR="003C795C">
              <w:rPr>
                <w:noProof/>
                <w:webHidden/>
              </w:rPr>
              <w:t>4</w:t>
            </w:r>
            <w:r w:rsidR="00B0019F">
              <w:rPr>
                <w:noProof/>
                <w:webHidden/>
              </w:rPr>
              <w:fldChar w:fldCharType="end"/>
            </w:r>
          </w:hyperlink>
        </w:p>
        <w:p w:rsidR="003C795C" w:rsidRDefault="00D73327">
          <w:pPr>
            <w:pStyle w:val="TOC1"/>
            <w:tabs>
              <w:tab w:val="right" w:leader="dot" w:pos="9350"/>
            </w:tabs>
            <w:rPr>
              <w:rFonts w:eastAsiaTheme="minorEastAsia"/>
              <w:noProof/>
            </w:rPr>
          </w:pPr>
          <w:hyperlink w:anchor="_Toc379432379" w:history="1">
            <w:r w:rsidR="003C795C" w:rsidRPr="00E67692">
              <w:rPr>
                <w:rStyle w:val="Hyperlink"/>
                <w:noProof/>
              </w:rPr>
              <w:t>Using LET4DataSci</w:t>
            </w:r>
            <w:r w:rsidR="003C795C">
              <w:rPr>
                <w:noProof/>
                <w:webHidden/>
              </w:rPr>
              <w:tab/>
            </w:r>
            <w:r w:rsidR="00B0019F">
              <w:rPr>
                <w:noProof/>
                <w:webHidden/>
              </w:rPr>
              <w:fldChar w:fldCharType="begin"/>
            </w:r>
            <w:r w:rsidR="003C795C">
              <w:rPr>
                <w:noProof/>
                <w:webHidden/>
              </w:rPr>
              <w:instrText xml:space="preserve"> PAGEREF _Toc379432379 \h </w:instrText>
            </w:r>
            <w:r w:rsidR="00B0019F">
              <w:rPr>
                <w:noProof/>
                <w:webHidden/>
              </w:rPr>
            </w:r>
            <w:r w:rsidR="00B0019F">
              <w:rPr>
                <w:noProof/>
                <w:webHidden/>
              </w:rPr>
              <w:fldChar w:fldCharType="separate"/>
            </w:r>
            <w:r w:rsidR="003C795C">
              <w:rPr>
                <w:noProof/>
                <w:webHidden/>
              </w:rPr>
              <w:t>5</w:t>
            </w:r>
            <w:r w:rsidR="00B0019F">
              <w:rPr>
                <w:noProof/>
                <w:webHidden/>
              </w:rPr>
              <w:fldChar w:fldCharType="end"/>
            </w:r>
          </w:hyperlink>
        </w:p>
        <w:p w:rsidR="003C795C" w:rsidRDefault="00D73327">
          <w:pPr>
            <w:pStyle w:val="TOC2"/>
            <w:tabs>
              <w:tab w:val="right" w:leader="dot" w:pos="9350"/>
            </w:tabs>
            <w:rPr>
              <w:rFonts w:eastAsiaTheme="minorEastAsia"/>
              <w:noProof/>
            </w:rPr>
          </w:pPr>
          <w:hyperlink w:anchor="_Toc379432380" w:history="1">
            <w:r w:rsidR="003C795C" w:rsidRPr="00E67692">
              <w:rPr>
                <w:rStyle w:val="Hyperlink"/>
                <w:noProof/>
              </w:rPr>
              <w:t>LET4ETL Tools – Extracting, Transforming, and Loading Data</w:t>
            </w:r>
            <w:r w:rsidR="003C795C">
              <w:rPr>
                <w:noProof/>
                <w:webHidden/>
              </w:rPr>
              <w:tab/>
            </w:r>
            <w:r w:rsidR="00B0019F">
              <w:rPr>
                <w:noProof/>
                <w:webHidden/>
              </w:rPr>
              <w:fldChar w:fldCharType="begin"/>
            </w:r>
            <w:r w:rsidR="003C795C">
              <w:rPr>
                <w:noProof/>
                <w:webHidden/>
              </w:rPr>
              <w:instrText xml:space="preserve"> PAGEREF _Toc379432380 \h </w:instrText>
            </w:r>
            <w:r w:rsidR="00B0019F">
              <w:rPr>
                <w:noProof/>
                <w:webHidden/>
              </w:rPr>
            </w:r>
            <w:r w:rsidR="00B0019F">
              <w:rPr>
                <w:noProof/>
                <w:webHidden/>
              </w:rPr>
              <w:fldChar w:fldCharType="separate"/>
            </w:r>
            <w:r w:rsidR="003C795C">
              <w:rPr>
                <w:noProof/>
                <w:webHidden/>
              </w:rPr>
              <w:t>5</w:t>
            </w:r>
            <w:r w:rsidR="00B0019F">
              <w:rPr>
                <w:noProof/>
                <w:webHidden/>
              </w:rPr>
              <w:fldChar w:fldCharType="end"/>
            </w:r>
          </w:hyperlink>
        </w:p>
        <w:p w:rsidR="003C795C" w:rsidRDefault="00D73327">
          <w:pPr>
            <w:pStyle w:val="TOC3"/>
            <w:tabs>
              <w:tab w:val="right" w:leader="dot" w:pos="9350"/>
            </w:tabs>
            <w:rPr>
              <w:rFonts w:eastAsiaTheme="minorEastAsia"/>
              <w:noProof/>
            </w:rPr>
          </w:pPr>
          <w:hyperlink w:anchor="_Toc379432381" w:history="1">
            <w:r w:rsidR="003C795C" w:rsidRPr="00E67692">
              <w:rPr>
                <w:rStyle w:val="Hyperlink"/>
                <w:noProof/>
              </w:rPr>
              <w:t>Introduction to ETables</w:t>
            </w:r>
            <w:r w:rsidR="003C795C">
              <w:rPr>
                <w:noProof/>
                <w:webHidden/>
              </w:rPr>
              <w:tab/>
            </w:r>
            <w:r w:rsidR="00B0019F">
              <w:rPr>
                <w:noProof/>
                <w:webHidden/>
              </w:rPr>
              <w:fldChar w:fldCharType="begin"/>
            </w:r>
            <w:r w:rsidR="003C795C">
              <w:rPr>
                <w:noProof/>
                <w:webHidden/>
              </w:rPr>
              <w:instrText xml:space="preserve"> PAGEREF _Toc379432381 \h </w:instrText>
            </w:r>
            <w:r w:rsidR="00B0019F">
              <w:rPr>
                <w:noProof/>
                <w:webHidden/>
              </w:rPr>
            </w:r>
            <w:r w:rsidR="00B0019F">
              <w:rPr>
                <w:noProof/>
                <w:webHidden/>
              </w:rPr>
              <w:fldChar w:fldCharType="separate"/>
            </w:r>
            <w:r w:rsidR="003C795C">
              <w:rPr>
                <w:noProof/>
                <w:webHidden/>
              </w:rPr>
              <w:t>5</w:t>
            </w:r>
            <w:r w:rsidR="00B0019F">
              <w:rPr>
                <w:noProof/>
                <w:webHidden/>
              </w:rPr>
              <w:fldChar w:fldCharType="end"/>
            </w:r>
          </w:hyperlink>
        </w:p>
        <w:p w:rsidR="003C795C" w:rsidRDefault="00D73327">
          <w:pPr>
            <w:pStyle w:val="TOC3"/>
            <w:tabs>
              <w:tab w:val="right" w:leader="dot" w:pos="9350"/>
            </w:tabs>
            <w:rPr>
              <w:rFonts w:eastAsiaTheme="minorEastAsia"/>
              <w:noProof/>
            </w:rPr>
          </w:pPr>
          <w:hyperlink w:anchor="_Toc379432382" w:history="1">
            <w:r w:rsidR="003C795C" w:rsidRPr="00E67692">
              <w:rPr>
                <w:rStyle w:val="Hyperlink"/>
                <w:noProof/>
              </w:rPr>
              <w:t>Tools for Extracting Data from Different Data Sources</w:t>
            </w:r>
            <w:r w:rsidR="003C795C">
              <w:rPr>
                <w:noProof/>
                <w:webHidden/>
              </w:rPr>
              <w:tab/>
            </w:r>
            <w:r w:rsidR="00B0019F">
              <w:rPr>
                <w:noProof/>
                <w:webHidden/>
              </w:rPr>
              <w:fldChar w:fldCharType="begin"/>
            </w:r>
            <w:r w:rsidR="003C795C">
              <w:rPr>
                <w:noProof/>
                <w:webHidden/>
              </w:rPr>
              <w:instrText xml:space="preserve"> PAGEREF _Toc379432382 \h </w:instrText>
            </w:r>
            <w:r w:rsidR="00B0019F">
              <w:rPr>
                <w:noProof/>
                <w:webHidden/>
              </w:rPr>
            </w:r>
            <w:r w:rsidR="00B0019F">
              <w:rPr>
                <w:noProof/>
                <w:webHidden/>
              </w:rPr>
              <w:fldChar w:fldCharType="separate"/>
            </w:r>
            <w:r w:rsidR="003C795C">
              <w:rPr>
                <w:noProof/>
                <w:webHidden/>
              </w:rPr>
              <w:t>6</w:t>
            </w:r>
            <w:r w:rsidR="00B0019F">
              <w:rPr>
                <w:noProof/>
                <w:webHidden/>
              </w:rPr>
              <w:fldChar w:fldCharType="end"/>
            </w:r>
          </w:hyperlink>
        </w:p>
        <w:p w:rsidR="003C795C" w:rsidRDefault="00D73327">
          <w:pPr>
            <w:pStyle w:val="TOC3"/>
            <w:tabs>
              <w:tab w:val="right" w:leader="dot" w:pos="9350"/>
            </w:tabs>
            <w:rPr>
              <w:rFonts w:eastAsiaTheme="minorEastAsia"/>
              <w:noProof/>
            </w:rPr>
          </w:pPr>
          <w:hyperlink w:anchor="_Toc379432383" w:history="1">
            <w:r w:rsidR="003C795C" w:rsidRPr="00E67692">
              <w:rPr>
                <w:rStyle w:val="Hyperlink"/>
                <w:noProof/>
              </w:rPr>
              <w:t>Tools for Transforming Data</w:t>
            </w:r>
            <w:r w:rsidR="003C795C">
              <w:rPr>
                <w:noProof/>
                <w:webHidden/>
              </w:rPr>
              <w:tab/>
            </w:r>
            <w:r w:rsidR="00B0019F">
              <w:rPr>
                <w:noProof/>
                <w:webHidden/>
              </w:rPr>
              <w:fldChar w:fldCharType="begin"/>
            </w:r>
            <w:r w:rsidR="003C795C">
              <w:rPr>
                <w:noProof/>
                <w:webHidden/>
              </w:rPr>
              <w:instrText xml:space="preserve"> PAGEREF _Toc379432383 \h </w:instrText>
            </w:r>
            <w:r w:rsidR="00B0019F">
              <w:rPr>
                <w:noProof/>
                <w:webHidden/>
              </w:rPr>
            </w:r>
            <w:r w:rsidR="00B0019F">
              <w:rPr>
                <w:noProof/>
                <w:webHidden/>
              </w:rPr>
              <w:fldChar w:fldCharType="separate"/>
            </w:r>
            <w:r w:rsidR="003C795C">
              <w:rPr>
                <w:noProof/>
                <w:webHidden/>
              </w:rPr>
              <w:t>6</w:t>
            </w:r>
            <w:r w:rsidR="00B0019F">
              <w:rPr>
                <w:noProof/>
                <w:webHidden/>
              </w:rPr>
              <w:fldChar w:fldCharType="end"/>
            </w:r>
          </w:hyperlink>
        </w:p>
        <w:p w:rsidR="003C795C" w:rsidRDefault="00D73327">
          <w:pPr>
            <w:pStyle w:val="TOC3"/>
            <w:tabs>
              <w:tab w:val="right" w:leader="dot" w:pos="9350"/>
            </w:tabs>
            <w:rPr>
              <w:rFonts w:eastAsiaTheme="minorEastAsia"/>
              <w:noProof/>
            </w:rPr>
          </w:pPr>
          <w:hyperlink w:anchor="_Toc379432384" w:history="1">
            <w:r w:rsidR="003C795C" w:rsidRPr="00E67692">
              <w:rPr>
                <w:rStyle w:val="Hyperlink"/>
                <w:noProof/>
              </w:rPr>
              <w:t>Tools for Loading Data Elsewhere</w:t>
            </w:r>
            <w:r w:rsidR="003C795C">
              <w:rPr>
                <w:noProof/>
                <w:webHidden/>
              </w:rPr>
              <w:tab/>
            </w:r>
            <w:r w:rsidR="00B0019F">
              <w:rPr>
                <w:noProof/>
                <w:webHidden/>
              </w:rPr>
              <w:fldChar w:fldCharType="begin"/>
            </w:r>
            <w:r w:rsidR="003C795C">
              <w:rPr>
                <w:noProof/>
                <w:webHidden/>
              </w:rPr>
              <w:instrText xml:space="preserve"> PAGEREF _Toc379432384 \h </w:instrText>
            </w:r>
            <w:r w:rsidR="00B0019F">
              <w:rPr>
                <w:noProof/>
                <w:webHidden/>
              </w:rPr>
            </w:r>
            <w:r w:rsidR="00B0019F">
              <w:rPr>
                <w:noProof/>
                <w:webHidden/>
              </w:rPr>
              <w:fldChar w:fldCharType="separate"/>
            </w:r>
            <w:r w:rsidR="003C795C">
              <w:rPr>
                <w:noProof/>
                <w:webHidden/>
              </w:rPr>
              <w:t>6</w:t>
            </w:r>
            <w:r w:rsidR="00B0019F">
              <w:rPr>
                <w:noProof/>
                <w:webHidden/>
              </w:rPr>
              <w:fldChar w:fldCharType="end"/>
            </w:r>
          </w:hyperlink>
        </w:p>
        <w:p w:rsidR="003C795C" w:rsidRDefault="00D73327">
          <w:pPr>
            <w:pStyle w:val="TOC3"/>
            <w:tabs>
              <w:tab w:val="right" w:leader="dot" w:pos="9350"/>
            </w:tabs>
            <w:rPr>
              <w:rFonts w:eastAsiaTheme="minorEastAsia"/>
              <w:noProof/>
            </w:rPr>
          </w:pPr>
          <w:hyperlink w:anchor="_Toc379432385" w:history="1">
            <w:r w:rsidR="003C795C" w:rsidRPr="00E67692">
              <w:rPr>
                <w:rStyle w:val="Hyperlink"/>
                <w:noProof/>
              </w:rPr>
              <w:t>Lookup, Referencing, and Querying tools</w:t>
            </w:r>
            <w:r w:rsidR="003C795C">
              <w:rPr>
                <w:noProof/>
                <w:webHidden/>
              </w:rPr>
              <w:tab/>
            </w:r>
            <w:r w:rsidR="00B0019F">
              <w:rPr>
                <w:noProof/>
                <w:webHidden/>
              </w:rPr>
              <w:fldChar w:fldCharType="begin"/>
            </w:r>
            <w:r w:rsidR="003C795C">
              <w:rPr>
                <w:noProof/>
                <w:webHidden/>
              </w:rPr>
              <w:instrText xml:space="preserve"> PAGEREF _Toc379432385 \h </w:instrText>
            </w:r>
            <w:r w:rsidR="00B0019F">
              <w:rPr>
                <w:noProof/>
                <w:webHidden/>
              </w:rPr>
            </w:r>
            <w:r w:rsidR="00B0019F">
              <w:rPr>
                <w:noProof/>
                <w:webHidden/>
              </w:rPr>
              <w:fldChar w:fldCharType="separate"/>
            </w:r>
            <w:r w:rsidR="003C795C">
              <w:rPr>
                <w:noProof/>
                <w:webHidden/>
              </w:rPr>
              <w:t>6</w:t>
            </w:r>
            <w:r w:rsidR="00B0019F">
              <w:rPr>
                <w:noProof/>
                <w:webHidden/>
              </w:rPr>
              <w:fldChar w:fldCharType="end"/>
            </w:r>
          </w:hyperlink>
        </w:p>
        <w:p w:rsidR="003C795C" w:rsidRDefault="00D73327">
          <w:pPr>
            <w:pStyle w:val="TOC2"/>
            <w:tabs>
              <w:tab w:val="right" w:leader="dot" w:pos="9350"/>
            </w:tabs>
            <w:rPr>
              <w:rFonts w:eastAsiaTheme="minorEastAsia"/>
              <w:noProof/>
            </w:rPr>
          </w:pPr>
          <w:hyperlink w:anchor="_Toc379432386" w:history="1">
            <w:r w:rsidR="003C795C" w:rsidRPr="00E67692">
              <w:rPr>
                <w:rStyle w:val="Hyperlink"/>
                <w:noProof/>
              </w:rPr>
              <w:t>LET4Text Tools</w:t>
            </w:r>
            <w:r w:rsidR="003C795C">
              <w:rPr>
                <w:noProof/>
                <w:webHidden/>
              </w:rPr>
              <w:tab/>
            </w:r>
            <w:r w:rsidR="00B0019F">
              <w:rPr>
                <w:noProof/>
                <w:webHidden/>
              </w:rPr>
              <w:fldChar w:fldCharType="begin"/>
            </w:r>
            <w:r w:rsidR="003C795C">
              <w:rPr>
                <w:noProof/>
                <w:webHidden/>
              </w:rPr>
              <w:instrText xml:space="preserve"> PAGEREF _Toc379432386 \h </w:instrText>
            </w:r>
            <w:r w:rsidR="00B0019F">
              <w:rPr>
                <w:noProof/>
                <w:webHidden/>
              </w:rPr>
            </w:r>
            <w:r w:rsidR="00B0019F">
              <w:rPr>
                <w:noProof/>
                <w:webHidden/>
              </w:rPr>
              <w:fldChar w:fldCharType="separate"/>
            </w:r>
            <w:r w:rsidR="003C795C">
              <w:rPr>
                <w:noProof/>
                <w:webHidden/>
              </w:rPr>
              <w:t>7</w:t>
            </w:r>
            <w:r w:rsidR="00B0019F">
              <w:rPr>
                <w:noProof/>
                <w:webHidden/>
              </w:rPr>
              <w:fldChar w:fldCharType="end"/>
            </w:r>
          </w:hyperlink>
        </w:p>
        <w:p w:rsidR="003C795C" w:rsidRDefault="00D73327">
          <w:pPr>
            <w:pStyle w:val="TOC3"/>
            <w:tabs>
              <w:tab w:val="right" w:leader="dot" w:pos="9350"/>
            </w:tabs>
            <w:rPr>
              <w:rFonts w:eastAsiaTheme="minorEastAsia"/>
              <w:noProof/>
            </w:rPr>
          </w:pPr>
          <w:hyperlink w:anchor="_Toc379432387" w:history="1">
            <w:r w:rsidR="003C795C" w:rsidRPr="00E67692">
              <w:rPr>
                <w:rStyle w:val="Hyperlink"/>
                <w:noProof/>
              </w:rPr>
              <w:t>Tools for Parsing N-Grams from Text</w:t>
            </w:r>
            <w:r w:rsidR="003C795C">
              <w:rPr>
                <w:noProof/>
                <w:webHidden/>
              </w:rPr>
              <w:tab/>
            </w:r>
            <w:r w:rsidR="00B0019F">
              <w:rPr>
                <w:noProof/>
                <w:webHidden/>
              </w:rPr>
              <w:fldChar w:fldCharType="begin"/>
            </w:r>
            <w:r w:rsidR="003C795C">
              <w:rPr>
                <w:noProof/>
                <w:webHidden/>
              </w:rPr>
              <w:instrText xml:space="preserve"> PAGEREF _Toc379432387 \h </w:instrText>
            </w:r>
            <w:r w:rsidR="00B0019F">
              <w:rPr>
                <w:noProof/>
                <w:webHidden/>
              </w:rPr>
            </w:r>
            <w:r w:rsidR="00B0019F">
              <w:rPr>
                <w:noProof/>
                <w:webHidden/>
              </w:rPr>
              <w:fldChar w:fldCharType="separate"/>
            </w:r>
            <w:r w:rsidR="003C795C">
              <w:rPr>
                <w:noProof/>
                <w:webHidden/>
              </w:rPr>
              <w:t>7</w:t>
            </w:r>
            <w:r w:rsidR="00B0019F">
              <w:rPr>
                <w:noProof/>
                <w:webHidden/>
              </w:rPr>
              <w:fldChar w:fldCharType="end"/>
            </w:r>
          </w:hyperlink>
        </w:p>
        <w:p w:rsidR="003C795C" w:rsidRDefault="00D73327">
          <w:pPr>
            <w:pStyle w:val="TOC2"/>
            <w:tabs>
              <w:tab w:val="right" w:leader="dot" w:pos="9350"/>
            </w:tabs>
            <w:rPr>
              <w:rFonts w:eastAsiaTheme="minorEastAsia"/>
              <w:noProof/>
            </w:rPr>
          </w:pPr>
          <w:hyperlink w:anchor="_Toc379432388" w:history="1">
            <w:r w:rsidR="003C795C" w:rsidRPr="00E67692">
              <w:rPr>
                <w:rStyle w:val="Hyperlink"/>
                <w:noProof/>
              </w:rPr>
              <w:t>LET4Stats Tools</w:t>
            </w:r>
            <w:r w:rsidR="003C795C">
              <w:rPr>
                <w:noProof/>
                <w:webHidden/>
              </w:rPr>
              <w:tab/>
            </w:r>
            <w:r w:rsidR="00B0019F">
              <w:rPr>
                <w:noProof/>
                <w:webHidden/>
              </w:rPr>
              <w:fldChar w:fldCharType="begin"/>
            </w:r>
            <w:r w:rsidR="003C795C">
              <w:rPr>
                <w:noProof/>
                <w:webHidden/>
              </w:rPr>
              <w:instrText xml:space="preserve"> PAGEREF _Toc379432388 \h </w:instrText>
            </w:r>
            <w:r w:rsidR="00B0019F">
              <w:rPr>
                <w:noProof/>
                <w:webHidden/>
              </w:rPr>
            </w:r>
            <w:r w:rsidR="00B0019F">
              <w:rPr>
                <w:noProof/>
                <w:webHidden/>
              </w:rPr>
              <w:fldChar w:fldCharType="separate"/>
            </w:r>
            <w:r w:rsidR="003C795C">
              <w:rPr>
                <w:noProof/>
                <w:webHidden/>
              </w:rPr>
              <w:t>7</w:t>
            </w:r>
            <w:r w:rsidR="00B0019F">
              <w:rPr>
                <w:noProof/>
                <w:webHidden/>
              </w:rPr>
              <w:fldChar w:fldCharType="end"/>
            </w:r>
          </w:hyperlink>
        </w:p>
        <w:p w:rsidR="003C795C" w:rsidRDefault="00D73327">
          <w:pPr>
            <w:pStyle w:val="TOC3"/>
            <w:tabs>
              <w:tab w:val="right" w:leader="dot" w:pos="9350"/>
            </w:tabs>
            <w:rPr>
              <w:rFonts w:eastAsiaTheme="minorEastAsia"/>
              <w:noProof/>
            </w:rPr>
          </w:pPr>
          <w:hyperlink w:anchor="_Toc379432389" w:history="1">
            <w:r w:rsidR="003C795C" w:rsidRPr="00E67692">
              <w:rPr>
                <w:rStyle w:val="Hyperlink"/>
                <w:noProof/>
              </w:rPr>
              <w:t>Tool to Generate a Survey Size</w:t>
            </w:r>
            <w:r w:rsidR="003C795C">
              <w:rPr>
                <w:noProof/>
                <w:webHidden/>
              </w:rPr>
              <w:tab/>
            </w:r>
            <w:r w:rsidR="00B0019F">
              <w:rPr>
                <w:noProof/>
                <w:webHidden/>
              </w:rPr>
              <w:fldChar w:fldCharType="begin"/>
            </w:r>
            <w:r w:rsidR="003C795C">
              <w:rPr>
                <w:noProof/>
                <w:webHidden/>
              </w:rPr>
              <w:instrText xml:space="preserve"> PAGEREF _Toc379432389 \h </w:instrText>
            </w:r>
            <w:r w:rsidR="00B0019F">
              <w:rPr>
                <w:noProof/>
                <w:webHidden/>
              </w:rPr>
            </w:r>
            <w:r w:rsidR="00B0019F">
              <w:rPr>
                <w:noProof/>
                <w:webHidden/>
              </w:rPr>
              <w:fldChar w:fldCharType="separate"/>
            </w:r>
            <w:r w:rsidR="003C795C">
              <w:rPr>
                <w:noProof/>
                <w:webHidden/>
              </w:rPr>
              <w:t>7</w:t>
            </w:r>
            <w:r w:rsidR="00B0019F">
              <w:rPr>
                <w:noProof/>
                <w:webHidden/>
              </w:rPr>
              <w:fldChar w:fldCharType="end"/>
            </w:r>
          </w:hyperlink>
        </w:p>
        <w:p w:rsidR="003C795C" w:rsidRDefault="00D73327">
          <w:pPr>
            <w:pStyle w:val="TOC3"/>
            <w:tabs>
              <w:tab w:val="right" w:leader="dot" w:pos="9350"/>
            </w:tabs>
            <w:rPr>
              <w:rFonts w:eastAsiaTheme="minorEastAsia"/>
              <w:noProof/>
            </w:rPr>
          </w:pPr>
          <w:hyperlink w:anchor="_Toc379432390" w:history="1">
            <w:r w:rsidR="003C795C" w:rsidRPr="00E67692">
              <w:rPr>
                <w:rStyle w:val="Hyperlink"/>
                <w:noProof/>
              </w:rPr>
              <w:t>Tools for Probabilistic Logic</w:t>
            </w:r>
            <w:r w:rsidR="003C795C">
              <w:rPr>
                <w:noProof/>
                <w:webHidden/>
              </w:rPr>
              <w:tab/>
            </w:r>
            <w:r w:rsidR="00B0019F">
              <w:rPr>
                <w:noProof/>
                <w:webHidden/>
              </w:rPr>
              <w:fldChar w:fldCharType="begin"/>
            </w:r>
            <w:r w:rsidR="003C795C">
              <w:rPr>
                <w:noProof/>
                <w:webHidden/>
              </w:rPr>
              <w:instrText xml:space="preserve"> PAGEREF _Toc379432390 \h </w:instrText>
            </w:r>
            <w:r w:rsidR="00B0019F">
              <w:rPr>
                <w:noProof/>
                <w:webHidden/>
              </w:rPr>
            </w:r>
            <w:r w:rsidR="00B0019F">
              <w:rPr>
                <w:noProof/>
                <w:webHidden/>
              </w:rPr>
              <w:fldChar w:fldCharType="separate"/>
            </w:r>
            <w:r w:rsidR="003C795C">
              <w:rPr>
                <w:noProof/>
                <w:webHidden/>
              </w:rPr>
              <w:t>7</w:t>
            </w:r>
            <w:r w:rsidR="00B0019F">
              <w:rPr>
                <w:noProof/>
                <w:webHidden/>
              </w:rPr>
              <w:fldChar w:fldCharType="end"/>
            </w:r>
          </w:hyperlink>
        </w:p>
        <w:p w:rsidR="003C795C" w:rsidRDefault="00D73327">
          <w:pPr>
            <w:pStyle w:val="TOC2"/>
            <w:tabs>
              <w:tab w:val="right" w:leader="dot" w:pos="9350"/>
            </w:tabs>
            <w:rPr>
              <w:rFonts w:eastAsiaTheme="minorEastAsia"/>
              <w:noProof/>
            </w:rPr>
          </w:pPr>
          <w:hyperlink w:anchor="_Toc379432391" w:history="1">
            <w:r w:rsidR="003C795C" w:rsidRPr="00E67692">
              <w:rPr>
                <w:rStyle w:val="Hyperlink"/>
                <w:noProof/>
              </w:rPr>
              <w:t>LET4Privacy Tools</w:t>
            </w:r>
            <w:r w:rsidR="003C795C">
              <w:rPr>
                <w:noProof/>
                <w:webHidden/>
              </w:rPr>
              <w:tab/>
            </w:r>
            <w:r w:rsidR="00B0019F">
              <w:rPr>
                <w:noProof/>
                <w:webHidden/>
              </w:rPr>
              <w:fldChar w:fldCharType="begin"/>
            </w:r>
            <w:r w:rsidR="003C795C">
              <w:rPr>
                <w:noProof/>
                <w:webHidden/>
              </w:rPr>
              <w:instrText xml:space="preserve"> PAGEREF _Toc379432391 \h </w:instrText>
            </w:r>
            <w:r w:rsidR="00B0019F">
              <w:rPr>
                <w:noProof/>
                <w:webHidden/>
              </w:rPr>
            </w:r>
            <w:r w:rsidR="00B0019F">
              <w:rPr>
                <w:noProof/>
                <w:webHidden/>
              </w:rPr>
              <w:fldChar w:fldCharType="separate"/>
            </w:r>
            <w:r w:rsidR="003C795C">
              <w:rPr>
                <w:noProof/>
                <w:webHidden/>
              </w:rPr>
              <w:t>7</w:t>
            </w:r>
            <w:r w:rsidR="00B0019F">
              <w:rPr>
                <w:noProof/>
                <w:webHidden/>
              </w:rPr>
              <w:fldChar w:fldCharType="end"/>
            </w:r>
          </w:hyperlink>
        </w:p>
        <w:p w:rsidR="003C795C" w:rsidRDefault="00D73327">
          <w:pPr>
            <w:pStyle w:val="TOC3"/>
            <w:tabs>
              <w:tab w:val="right" w:leader="dot" w:pos="9350"/>
            </w:tabs>
            <w:rPr>
              <w:rFonts w:eastAsiaTheme="minorEastAsia"/>
              <w:noProof/>
            </w:rPr>
          </w:pPr>
          <w:hyperlink w:anchor="_Toc379432392" w:history="1">
            <w:r w:rsidR="003C795C" w:rsidRPr="00E67692">
              <w:rPr>
                <w:rStyle w:val="Hyperlink"/>
                <w:noProof/>
              </w:rPr>
              <w:t>Tools to Obfuscate People’s Names</w:t>
            </w:r>
            <w:r w:rsidR="003C795C">
              <w:rPr>
                <w:noProof/>
                <w:webHidden/>
              </w:rPr>
              <w:tab/>
            </w:r>
            <w:r w:rsidR="00B0019F">
              <w:rPr>
                <w:noProof/>
                <w:webHidden/>
              </w:rPr>
              <w:fldChar w:fldCharType="begin"/>
            </w:r>
            <w:r w:rsidR="003C795C">
              <w:rPr>
                <w:noProof/>
                <w:webHidden/>
              </w:rPr>
              <w:instrText xml:space="preserve"> PAGEREF _Toc379432392 \h </w:instrText>
            </w:r>
            <w:r w:rsidR="00B0019F">
              <w:rPr>
                <w:noProof/>
                <w:webHidden/>
              </w:rPr>
            </w:r>
            <w:r w:rsidR="00B0019F">
              <w:rPr>
                <w:noProof/>
                <w:webHidden/>
              </w:rPr>
              <w:fldChar w:fldCharType="separate"/>
            </w:r>
            <w:r w:rsidR="003C795C">
              <w:rPr>
                <w:noProof/>
                <w:webHidden/>
              </w:rPr>
              <w:t>7</w:t>
            </w:r>
            <w:r w:rsidR="00B0019F">
              <w:rPr>
                <w:noProof/>
                <w:webHidden/>
              </w:rPr>
              <w:fldChar w:fldCharType="end"/>
            </w:r>
          </w:hyperlink>
        </w:p>
        <w:p w:rsidR="003C795C" w:rsidRDefault="00D73327">
          <w:pPr>
            <w:pStyle w:val="TOC2"/>
            <w:tabs>
              <w:tab w:val="right" w:leader="dot" w:pos="9350"/>
            </w:tabs>
            <w:rPr>
              <w:rFonts w:eastAsiaTheme="minorEastAsia"/>
              <w:noProof/>
            </w:rPr>
          </w:pPr>
          <w:hyperlink w:anchor="_Toc379432393" w:history="1">
            <w:r w:rsidR="003C795C" w:rsidRPr="00E67692">
              <w:rPr>
                <w:rStyle w:val="Hyperlink"/>
                <w:noProof/>
              </w:rPr>
              <w:t>LET4Integration Tools</w:t>
            </w:r>
            <w:r w:rsidR="003C795C">
              <w:rPr>
                <w:noProof/>
                <w:webHidden/>
              </w:rPr>
              <w:tab/>
            </w:r>
            <w:r w:rsidR="00B0019F">
              <w:rPr>
                <w:noProof/>
                <w:webHidden/>
              </w:rPr>
              <w:fldChar w:fldCharType="begin"/>
            </w:r>
            <w:r w:rsidR="003C795C">
              <w:rPr>
                <w:noProof/>
                <w:webHidden/>
              </w:rPr>
              <w:instrText xml:space="preserve"> PAGEREF _Toc379432393 \h </w:instrText>
            </w:r>
            <w:r w:rsidR="00B0019F">
              <w:rPr>
                <w:noProof/>
                <w:webHidden/>
              </w:rPr>
            </w:r>
            <w:r w:rsidR="00B0019F">
              <w:rPr>
                <w:noProof/>
                <w:webHidden/>
              </w:rPr>
              <w:fldChar w:fldCharType="separate"/>
            </w:r>
            <w:r w:rsidR="003C795C">
              <w:rPr>
                <w:noProof/>
                <w:webHidden/>
              </w:rPr>
              <w:t>8</w:t>
            </w:r>
            <w:r w:rsidR="00B0019F">
              <w:rPr>
                <w:noProof/>
                <w:webHidden/>
              </w:rPr>
              <w:fldChar w:fldCharType="end"/>
            </w:r>
          </w:hyperlink>
        </w:p>
        <w:p w:rsidR="003C795C" w:rsidRDefault="00D73327">
          <w:pPr>
            <w:pStyle w:val="TOC2"/>
            <w:tabs>
              <w:tab w:val="right" w:leader="dot" w:pos="9350"/>
            </w:tabs>
            <w:rPr>
              <w:rFonts w:eastAsiaTheme="minorEastAsia"/>
              <w:noProof/>
            </w:rPr>
          </w:pPr>
          <w:hyperlink w:anchor="_Toc379432394" w:history="1">
            <w:r w:rsidR="003C795C" w:rsidRPr="00E67692">
              <w:rPr>
                <w:rStyle w:val="Hyperlink"/>
                <w:noProof/>
              </w:rPr>
              <w:t>UDFs to use VBA Functions &amp; Methods in Formulas</w:t>
            </w:r>
            <w:r w:rsidR="003C795C">
              <w:rPr>
                <w:noProof/>
                <w:webHidden/>
              </w:rPr>
              <w:tab/>
            </w:r>
            <w:r w:rsidR="00B0019F">
              <w:rPr>
                <w:noProof/>
                <w:webHidden/>
              </w:rPr>
              <w:fldChar w:fldCharType="begin"/>
            </w:r>
            <w:r w:rsidR="003C795C">
              <w:rPr>
                <w:noProof/>
                <w:webHidden/>
              </w:rPr>
              <w:instrText xml:space="preserve"> PAGEREF _Toc379432394 \h </w:instrText>
            </w:r>
            <w:r w:rsidR="00B0019F">
              <w:rPr>
                <w:noProof/>
                <w:webHidden/>
              </w:rPr>
            </w:r>
            <w:r w:rsidR="00B0019F">
              <w:rPr>
                <w:noProof/>
                <w:webHidden/>
              </w:rPr>
              <w:fldChar w:fldCharType="separate"/>
            </w:r>
            <w:r w:rsidR="003C795C">
              <w:rPr>
                <w:noProof/>
                <w:webHidden/>
              </w:rPr>
              <w:t>8</w:t>
            </w:r>
            <w:r w:rsidR="00B0019F">
              <w:rPr>
                <w:noProof/>
                <w:webHidden/>
              </w:rPr>
              <w:fldChar w:fldCharType="end"/>
            </w:r>
          </w:hyperlink>
        </w:p>
        <w:p w:rsidR="003C795C" w:rsidRDefault="00D73327">
          <w:pPr>
            <w:pStyle w:val="TOC1"/>
            <w:tabs>
              <w:tab w:val="right" w:leader="dot" w:pos="9350"/>
            </w:tabs>
            <w:rPr>
              <w:rFonts w:eastAsiaTheme="minorEastAsia"/>
              <w:noProof/>
            </w:rPr>
          </w:pPr>
          <w:hyperlink w:anchor="_Toc379432395" w:history="1">
            <w:r w:rsidR="003C795C" w:rsidRPr="00E67692">
              <w:rPr>
                <w:rStyle w:val="Hyperlink"/>
                <w:noProof/>
              </w:rPr>
              <w:t>Contributing to the LET4DataSci Project</w:t>
            </w:r>
            <w:r w:rsidR="003C795C">
              <w:rPr>
                <w:noProof/>
                <w:webHidden/>
              </w:rPr>
              <w:tab/>
            </w:r>
            <w:r w:rsidR="00B0019F">
              <w:rPr>
                <w:noProof/>
                <w:webHidden/>
              </w:rPr>
              <w:fldChar w:fldCharType="begin"/>
            </w:r>
            <w:r w:rsidR="003C795C">
              <w:rPr>
                <w:noProof/>
                <w:webHidden/>
              </w:rPr>
              <w:instrText xml:space="preserve"> PAGEREF _Toc379432395 \h </w:instrText>
            </w:r>
            <w:r w:rsidR="00B0019F">
              <w:rPr>
                <w:noProof/>
                <w:webHidden/>
              </w:rPr>
            </w:r>
            <w:r w:rsidR="00B0019F">
              <w:rPr>
                <w:noProof/>
                <w:webHidden/>
              </w:rPr>
              <w:fldChar w:fldCharType="separate"/>
            </w:r>
            <w:r w:rsidR="003C795C">
              <w:rPr>
                <w:noProof/>
                <w:webHidden/>
              </w:rPr>
              <w:t>8</w:t>
            </w:r>
            <w:r w:rsidR="00B0019F">
              <w:rPr>
                <w:noProof/>
                <w:webHidden/>
              </w:rPr>
              <w:fldChar w:fldCharType="end"/>
            </w:r>
          </w:hyperlink>
        </w:p>
        <w:p w:rsidR="003C795C" w:rsidRDefault="00D73327">
          <w:pPr>
            <w:pStyle w:val="TOC2"/>
            <w:tabs>
              <w:tab w:val="right" w:leader="dot" w:pos="9350"/>
            </w:tabs>
            <w:rPr>
              <w:rFonts w:eastAsiaTheme="minorEastAsia"/>
              <w:noProof/>
            </w:rPr>
          </w:pPr>
          <w:hyperlink w:anchor="_Toc379432396" w:history="1">
            <w:r w:rsidR="003C795C" w:rsidRPr="00E67692">
              <w:rPr>
                <w:rStyle w:val="Hyperlink"/>
                <w:noProof/>
              </w:rPr>
              <w:t>Why You Should Contribute</w:t>
            </w:r>
            <w:r w:rsidR="003C795C">
              <w:rPr>
                <w:noProof/>
                <w:webHidden/>
              </w:rPr>
              <w:tab/>
            </w:r>
            <w:r w:rsidR="00B0019F">
              <w:rPr>
                <w:noProof/>
                <w:webHidden/>
              </w:rPr>
              <w:fldChar w:fldCharType="begin"/>
            </w:r>
            <w:r w:rsidR="003C795C">
              <w:rPr>
                <w:noProof/>
                <w:webHidden/>
              </w:rPr>
              <w:instrText xml:space="preserve"> PAGEREF _Toc379432396 \h </w:instrText>
            </w:r>
            <w:r w:rsidR="00B0019F">
              <w:rPr>
                <w:noProof/>
                <w:webHidden/>
              </w:rPr>
            </w:r>
            <w:r w:rsidR="00B0019F">
              <w:rPr>
                <w:noProof/>
                <w:webHidden/>
              </w:rPr>
              <w:fldChar w:fldCharType="separate"/>
            </w:r>
            <w:r w:rsidR="003C795C">
              <w:rPr>
                <w:noProof/>
                <w:webHidden/>
              </w:rPr>
              <w:t>8</w:t>
            </w:r>
            <w:r w:rsidR="00B0019F">
              <w:rPr>
                <w:noProof/>
                <w:webHidden/>
              </w:rPr>
              <w:fldChar w:fldCharType="end"/>
            </w:r>
          </w:hyperlink>
        </w:p>
        <w:p w:rsidR="003C795C" w:rsidRDefault="00D73327">
          <w:pPr>
            <w:pStyle w:val="TOC2"/>
            <w:tabs>
              <w:tab w:val="right" w:leader="dot" w:pos="9350"/>
            </w:tabs>
            <w:rPr>
              <w:rFonts w:eastAsiaTheme="minorEastAsia"/>
              <w:noProof/>
            </w:rPr>
          </w:pPr>
          <w:hyperlink w:anchor="_Toc379432397" w:history="1">
            <w:r w:rsidR="003C795C" w:rsidRPr="00E67692">
              <w:rPr>
                <w:rStyle w:val="Hyperlink"/>
                <w:noProof/>
              </w:rPr>
              <w:t>Design Goals of the Project</w:t>
            </w:r>
            <w:r w:rsidR="003C795C">
              <w:rPr>
                <w:noProof/>
                <w:webHidden/>
              </w:rPr>
              <w:tab/>
            </w:r>
            <w:r w:rsidR="00B0019F">
              <w:rPr>
                <w:noProof/>
                <w:webHidden/>
              </w:rPr>
              <w:fldChar w:fldCharType="begin"/>
            </w:r>
            <w:r w:rsidR="003C795C">
              <w:rPr>
                <w:noProof/>
                <w:webHidden/>
              </w:rPr>
              <w:instrText xml:space="preserve"> PAGEREF _Toc379432397 \h </w:instrText>
            </w:r>
            <w:r w:rsidR="00B0019F">
              <w:rPr>
                <w:noProof/>
                <w:webHidden/>
              </w:rPr>
            </w:r>
            <w:r w:rsidR="00B0019F">
              <w:rPr>
                <w:noProof/>
                <w:webHidden/>
              </w:rPr>
              <w:fldChar w:fldCharType="separate"/>
            </w:r>
            <w:r w:rsidR="003C795C">
              <w:rPr>
                <w:noProof/>
                <w:webHidden/>
              </w:rPr>
              <w:t>8</w:t>
            </w:r>
            <w:r w:rsidR="00B0019F">
              <w:rPr>
                <w:noProof/>
                <w:webHidden/>
              </w:rPr>
              <w:fldChar w:fldCharType="end"/>
            </w:r>
          </w:hyperlink>
        </w:p>
        <w:p w:rsidR="003C795C" w:rsidRDefault="00D73327">
          <w:pPr>
            <w:pStyle w:val="TOC1"/>
            <w:tabs>
              <w:tab w:val="right" w:leader="dot" w:pos="9350"/>
            </w:tabs>
            <w:rPr>
              <w:rFonts w:eastAsiaTheme="minorEastAsia"/>
              <w:noProof/>
            </w:rPr>
          </w:pPr>
          <w:hyperlink w:anchor="_Toc379432398" w:history="1">
            <w:r w:rsidR="003C795C" w:rsidRPr="00E67692">
              <w:rPr>
                <w:rStyle w:val="Hyperlink"/>
                <w:noProof/>
              </w:rPr>
              <w:t>Works Cited</w:t>
            </w:r>
            <w:r w:rsidR="003C795C">
              <w:rPr>
                <w:noProof/>
                <w:webHidden/>
              </w:rPr>
              <w:tab/>
            </w:r>
            <w:r w:rsidR="00B0019F">
              <w:rPr>
                <w:noProof/>
                <w:webHidden/>
              </w:rPr>
              <w:fldChar w:fldCharType="begin"/>
            </w:r>
            <w:r w:rsidR="003C795C">
              <w:rPr>
                <w:noProof/>
                <w:webHidden/>
              </w:rPr>
              <w:instrText xml:space="preserve"> PAGEREF _Toc379432398 \h </w:instrText>
            </w:r>
            <w:r w:rsidR="00B0019F">
              <w:rPr>
                <w:noProof/>
                <w:webHidden/>
              </w:rPr>
            </w:r>
            <w:r w:rsidR="00B0019F">
              <w:rPr>
                <w:noProof/>
                <w:webHidden/>
              </w:rPr>
              <w:fldChar w:fldCharType="separate"/>
            </w:r>
            <w:r w:rsidR="003C795C">
              <w:rPr>
                <w:noProof/>
                <w:webHidden/>
              </w:rPr>
              <w:t>9</w:t>
            </w:r>
            <w:r w:rsidR="00B0019F">
              <w:rPr>
                <w:noProof/>
                <w:webHidden/>
              </w:rPr>
              <w:fldChar w:fldCharType="end"/>
            </w:r>
          </w:hyperlink>
        </w:p>
        <w:p w:rsidR="003C795C" w:rsidRDefault="00D73327">
          <w:pPr>
            <w:pStyle w:val="TOC1"/>
            <w:tabs>
              <w:tab w:val="right" w:leader="dot" w:pos="9350"/>
            </w:tabs>
            <w:rPr>
              <w:rFonts w:eastAsiaTheme="minorEastAsia"/>
              <w:noProof/>
            </w:rPr>
          </w:pPr>
          <w:hyperlink w:anchor="_Toc379432399" w:history="1">
            <w:r w:rsidR="003C795C" w:rsidRPr="00E67692">
              <w:rPr>
                <w:rStyle w:val="Hyperlink"/>
                <w:noProof/>
              </w:rPr>
              <w:t>Appendices</w:t>
            </w:r>
            <w:r w:rsidR="003C795C">
              <w:rPr>
                <w:noProof/>
                <w:webHidden/>
              </w:rPr>
              <w:tab/>
            </w:r>
            <w:r w:rsidR="00B0019F">
              <w:rPr>
                <w:noProof/>
                <w:webHidden/>
              </w:rPr>
              <w:fldChar w:fldCharType="begin"/>
            </w:r>
            <w:r w:rsidR="003C795C">
              <w:rPr>
                <w:noProof/>
                <w:webHidden/>
              </w:rPr>
              <w:instrText xml:space="preserve"> PAGEREF _Toc379432399 \h </w:instrText>
            </w:r>
            <w:r w:rsidR="00B0019F">
              <w:rPr>
                <w:noProof/>
                <w:webHidden/>
              </w:rPr>
            </w:r>
            <w:r w:rsidR="00B0019F">
              <w:rPr>
                <w:noProof/>
                <w:webHidden/>
              </w:rPr>
              <w:fldChar w:fldCharType="separate"/>
            </w:r>
            <w:r w:rsidR="003C795C">
              <w:rPr>
                <w:noProof/>
                <w:webHidden/>
              </w:rPr>
              <w:t>10</w:t>
            </w:r>
            <w:r w:rsidR="00B0019F">
              <w:rPr>
                <w:noProof/>
                <w:webHidden/>
              </w:rPr>
              <w:fldChar w:fldCharType="end"/>
            </w:r>
          </w:hyperlink>
        </w:p>
        <w:p w:rsidR="003C795C" w:rsidRDefault="00D73327">
          <w:pPr>
            <w:pStyle w:val="TOC2"/>
            <w:tabs>
              <w:tab w:val="right" w:leader="dot" w:pos="9350"/>
            </w:tabs>
            <w:rPr>
              <w:rFonts w:eastAsiaTheme="minorEastAsia"/>
              <w:noProof/>
            </w:rPr>
          </w:pPr>
          <w:hyperlink w:anchor="_Toc379432400" w:history="1">
            <w:r w:rsidR="003C795C" w:rsidRPr="00E67692">
              <w:rPr>
                <w:rStyle w:val="Hyperlink"/>
                <w:noProof/>
              </w:rPr>
              <w:t>Appendix A – Recommended Learning Resources</w:t>
            </w:r>
            <w:r w:rsidR="003C795C">
              <w:rPr>
                <w:noProof/>
                <w:webHidden/>
              </w:rPr>
              <w:tab/>
            </w:r>
            <w:r w:rsidR="00B0019F">
              <w:rPr>
                <w:noProof/>
                <w:webHidden/>
              </w:rPr>
              <w:fldChar w:fldCharType="begin"/>
            </w:r>
            <w:r w:rsidR="003C795C">
              <w:rPr>
                <w:noProof/>
                <w:webHidden/>
              </w:rPr>
              <w:instrText xml:space="preserve"> PAGEREF _Toc379432400 \h </w:instrText>
            </w:r>
            <w:r w:rsidR="00B0019F">
              <w:rPr>
                <w:noProof/>
                <w:webHidden/>
              </w:rPr>
            </w:r>
            <w:r w:rsidR="00B0019F">
              <w:rPr>
                <w:noProof/>
                <w:webHidden/>
              </w:rPr>
              <w:fldChar w:fldCharType="separate"/>
            </w:r>
            <w:r w:rsidR="003C795C">
              <w:rPr>
                <w:noProof/>
                <w:webHidden/>
              </w:rPr>
              <w:t>10</w:t>
            </w:r>
            <w:r w:rsidR="00B0019F">
              <w:rPr>
                <w:noProof/>
                <w:webHidden/>
              </w:rPr>
              <w:fldChar w:fldCharType="end"/>
            </w:r>
          </w:hyperlink>
        </w:p>
        <w:p w:rsidR="003C795C" w:rsidRDefault="00D73327">
          <w:pPr>
            <w:pStyle w:val="TOC3"/>
            <w:tabs>
              <w:tab w:val="right" w:leader="dot" w:pos="9350"/>
            </w:tabs>
            <w:rPr>
              <w:rFonts w:eastAsiaTheme="minorEastAsia"/>
              <w:noProof/>
            </w:rPr>
          </w:pPr>
          <w:hyperlink w:anchor="_Toc379432401" w:history="1">
            <w:r w:rsidR="003C795C" w:rsidRPr="00E67692">
              <w:rPr>
                <w:rStyle w:val="Hyperlink"/>
                <w:noProof/>
              </w:rPr>
              <w:t>Resources to Learn More about Data Science with Excel</w:t>
            </w:r>
            <w:r w:rsidR="003C795C">
              <w:rPr>
                <w:noProof/>
                <w:webHidden/>
              </w:rPr>
              <w:tab/>
            </w:r>
            <w:r w:rsidR="00B0019F">
              <w:rPr>
                <w:noProof/>
                <w:webHidden/>
              </w:rPr>
              <w:fldChar w:fldCharType="begin"/>
            </w:r>
            <w:r w:rsidR="003C795C">
              <w:rPr>
                <w:noProof/>
                <w:webHidden/>
              </w:rPr>
              <w:instrText xml:space="preserve"> PAGEREF _Toc379432401 \h </w:instrText>
            </w:r>
            <w:r w:rsidR="00B0019F">
              <w:rPr>
                <w:noProof/>
                <w:webHidden/>
              </w:rPr>
            </w:r>
            <w:r w:rsidR="00B0019F">
              <w:rPr>
                <w:noProof/>
                <w:webHidden/>
              </w:rPr>
              <w:fldChar w:fldCharType="separate"/>
            </w:r>
            <w:r w:rsidR="003C795C">
              <w:rPr>
                <w:noProof/>
                <w:webHidden/>
              </w:rPr>
              <w:t>10</w:t>
            </w:r>
            <w:r w:rsidR="00B0019F">
              <w:rPr>
                <w:noProof/>
                <w:webHidden/>
              </w:rPr>
              <w:fldChar w:fldCharType="end"/>
            </w:r>
          </w:hyperlink>
        </w:p>
        <w:p w:rsidR="003C795C" w:rsidRDefault="00D73327">
          <w:pPr>
            <w:pStyle w:val="TOC3"/>
            <w:tabs>
              <w:tab w:val="right" w:leader="dot" w:pos="9350"/>
            </w:tabs>
            <w:rPr>
              <w:rFonts w:eastAsiaTheme="minorEastAsia"/>
              <w:noProof/>
            </w:rPr>
          </w:pPr>
          <w:hyperlink w:anchor="_Toc379432402" w:history="1">
            <w:r w:rsidR="003C795C" w:rsidRPr="00E67692">
              <w:rPr>
                <w:rStyle w:val="Hyperlink"/>
                <w:noProof/>
              </w:rPr>
              <w:t>Resources to Learn More about Data Science in General</w:t>
            </w:r>
            <w:r w:rsidR="003C795C">
              <w:rPr>
                <w:noProof/>
                <w:webHidden/>
              </w:rPr>
              <w:tab/>
            </w:r>
            <w:r w:rsidR="00B0019F">
              <w:rPr>
                <w:noProof/>
                <w:webHidden/>
              </w:rPr>
              <w:fldChar w:fldCharType="begin"/>
            </w:r>
            <w:r w:rsidR="003C795C">
              <w:rPr>
                <w:noProof/>
                <w:webHidden/>
              </w:rPr>
              <w:instrText xml:space="preserve"> PAGEREF _Toc379432402 \h </w:instrText>
            </w:r>
            <w:r w:rsidR="00B0019F">
              <w:rPr>
                <w:noProof/>
                <w:webHidden/>
              </w:rPr>
            </w:r>
            <w:r w:rsidR="00B0019F">
              <w:rPr>
                <w:noProof/>
                <w:webHidden/>
              </w:rPr>
              <w:fldChar w:fldCharType="separate"/>
            </w:r>
            <w:r w:rsidR="003C795C">
              <w:rPr>
                <w:noProof/>
                <w:webHidden/>
              </w:rPr>
              <w:t>10</w:t>
            </w:r>
            <w:r w:rsidR="00B0019F">
              <w:rPr>
                <w:noProof/>
                <w:webHidden/>
              </w:rPr>
              <w:fldChar w:fldCharType="end"/>
            </w:r>
          </w:hyperlink>
        </w:p>
        <w:p w:rsidR="003C795C" w:rsidRDefault="00D73327">
          <w:pPr>
            <w:pStyle w:val="TOC3"/>
            <w:tabs>
              <w:tab w:val="right" w:leader="dot" w:pos="9350"/>
            </w:tabs>
            <w:rPr>
              <w:rFonts w:eastAsiaTheme="minorEastAsia"/>
              <w:noProof/>
            </w:rPr>
          </w:pPr>
          <w:hyperlink w:anchor="_Toc379432403" w:history="1">
            <w:r w:rsidR="003C795C" w:rsidRPr="00E67692">
              <w:rPr>
                <w:rStyle w:val="Hyperlink"/>
                <w:noProof/>
              </w:rPr>
              <w:t>Resources to Learn More about Excel and VBA in General</w:t>
            </w:r>
            <w:r w:rsidR="003C795C">
              <w:rPr>
                <w:noProof/>
                <w:webHidden/>
              </w:rPr>
              <w:tab/>
            </w:r>
            <w:r w:rsidR="00B0019F">
              <w:rPr>
                <w:noProof/>
                <w:webHidden/>
              </w:rPr>
              <w:fldChar w:fldCharType="begin"/>
            </w:r>
            <w:r w:rsidR="003C795C">
              <w:rPr>
                <w:noProof/>
                <w:webHidden/>
              </w:rPr>
              <w:instrText xml:space="preserve"> PAGEREF _Toc379432403 \h </w:instrText>
            </w:r>
            <w:r w:rsidR="00B0019F">
              <w:rPr>
                <w:noProof/>
                <w:webHidden/>
              </w:rPr>
            </w:r>
            <w:r w:rsidR="00B0019F">
              <w:rPr>
                <w:noProof/>
                <w:webHidden/>
              </w:rPr>
              <w:fldChar w:fldCharType="separate"/>
            </w:r>
            <w:r w:rsidR="003C795C">
              <w:rPr>
                <w:noProof/>
                <w:webHidden/>
              </w:rPr>
              <w:t>10</w:t>
            </w:r>
            <w:r w:rsidR="00B0019F">
              <w:rPr>
                <w:noProof/>
                <w:webHidden/>
              </w:rPr>
              <w:fldChar w:fldCharType="end"/>
            </w:r>
          </w:hyperlink>
        </w:p>
        <w:p w:rsidR="003C795C" w:rsidRDefault="00D73327">
          <w:pPr>
            <w:pStyle w:val="TOC3"/>
            <w:tabs>
              <w:tab w:val="right" w:leader="dot" w:pos="9350"/>
            </w:tabs>
            <w:rPr>
              <w:rFonts w:eastAsiaTheme="minorEastAsia"/>
              <w:noProof/>
            </w:rPr>
          </w:pPr>
          <w:hyperlink w:anchor="_Toc379432404" w:history="1">
            <w:r w:rsidR="003C795C" w:rsidRPr="00E67692">
              <w:rPr>
                <w:rStyle w:val="Hyperlink"/>
                <w:noProof/>
              </w:rPr>
              <w:t>Other Resources worth Investigating</w:t>
            </w:r>
            <w:r w:rsidR="003C795C">
              <w:rPr>
                <w:noProof/>
                <w:webHidden/>
              </w:rPr>
              <w:tab/>
            </w:r>
            <w:r w:rsidR="00B0019F">
              <w:rPr>
                <w:noProof/>
                <w:webHidden/>
              </w:rPr>
              <w:fldChar w:fldCharType="begin"/>
            </w:r>
            <w:r w:rsidR="003C795C">
              <w:rPr>
                <w:noProof/>
                <w:webHidden/>
              </w:rPr>
              <w:instrText xml:space="preserve"> PAGEREF _Toc379432404 \h </w:instrText>
            </w:r>
            <w:r w:rsidR="00B0019F">
              <w:rPr>
                <w:noProof/>
                <w:webHidden/>
              </w:rPr>
            </w:r>
            <w:r w:rsidR="00B0019F">
              <w:rPr>
                <w:noProof/>
                <w:webHidden/>
              </w:rPr>
              <w:fldChar w:fldCharType="separate"/>
            </w:r>
            <w:r w:rsidR="003C795C">
              <w:rPr>
                <w:noProof/>
                <w:webHidden/>
              </w:rPr>
              <w:t>10</w:t>
            </w:r>
            <w:r w:rsidR="00B0019F">
              <w:rPr>
                <w:noProof/>
                <w:webHidden/>
              </w:rPr>
              <w:fldChar w:fldCharType="end"/>
            </w:r>
          </w:hyperlink>
        </w:p>
        <w:p w:rsidR="005A3696" w:rsidRDefault="00B0019F" w:rsidP="005A3696">
          <w:pPr>
            <w:rPr>
              <w:noProof/>
            </w:rPr>
          </w:pPr>
          <w:r>
            <w:rPr>
              <w:b/>
              <w:bCs/>
              <w:noProof/>
            </w:rPr>
            <w:fldChar w:fldCharType="end"/>
          </w:r>
        </w:p>
      </w:sdtContent>
    </w:sdt>
    <w:p w:rsidR="00C356C3" w:rsidRDefault="00C356C3">
      <w:r>
        <w:lastRenderedPageBreak/>
        <w:br w:type="page"/>
      </w:r>
    </w:p>
    <w:p w:rsidR="00A81CD2" w:rsidRDefault="00A81CD2" w:rsidP="00424C6E">
      <w:pPr>
        <w:pStyle w:val="Heading1"/>
      </w:pPr>
      <w:bookmarkStart w:id="1" w:name="_Toc379432377"/>
      <w:r>
        <w:lastRenderedPageBreak/>
        <w:t>Introduction</w:t>
      </w:r>
      <w:bookmarkEnd w:id="1"/>
    </w:p>
    <w:p w:rsidR="00A81CD2" w:rsidRPr="00A81CD2" w:rsidRDefault="00E22D2C" w:rsidP="00A81CD2">
      <w:r>
        <w:t>Libre Excel</w:t>
      </w:r>
      <w:r w:rsidR="00A81CD2">
        <w:t xml:space="preserve"> Tools for Data Science (</w:t>
      </w:r>
      <w:r w:rsidR="005A3696">
        <w:t>LET4DataSsci</w:t>
      </w:r>
      <w:r w:rsidR="00A81CD2">
        <w:t>) is a</w:t>
      </w:r>
      <w:r w:rsidR="001B3C26">
        <w:t xml:space="preserve"> set of open source tools for Excel to help with various data science and analysis tasks.</w:t>
      </w:r>
      <w:r w:rsidR="008D4059">
        <w:t xml:space="preserve">  </w:t>
      </w:r>
      <w:r w:rsidR="005A3696">
        <w:t>LET4DataSci</w:t>
      </w:r>
      <w:r w:rsidR="008D4059">
        <w:t xml:space="preserve"> includes libraries of user defined functions (UDFs)</w:t>
      </w:r>
      <w:r w:rsidR="005A3696">
        <w:t>, classes,</w:t>
      </w:r>
      <w:r w:rsidR="008D4059">
        <w:t xml:space="preserve"> and sub-routines that can be used in your formulas, macros, and VBA code.  </w:t>
      </w:r>
      <w:r w:rsidR="005A3696">
        <w:t>LET4DataSci</w:t>
      </w:r>
      <w:r w:rsidR="008D4059">
        <w:t xml:space="preserve"> also includes component “templates” that can be copied and pasted into your own spreadsheets. At this point, the number of tools </w:t>
      </w:r>
      <w:r w:rsidR="005A3696">
        <w:t>LET4DataSci</w:t>
      </w:r>
      <w:r w:rsidR="008D4059">
        <w:t xml:space="preserve"> offers is limited to those I developed to handle some of the data science tasks I have faced so far.  But, with this as a start, I hope others will join the project, and that the number of tools will expand over time to become a fuller set.</w:t>
      </w:r>
    </w:p>
    <w:p w:rsidR="00424C6E" w:rsidRDefault="00C62FE0" w:rsidP="00C96D55">
      <w:pPr>
        <w:pStyle w:val="Heading2"/>
      </w:pPr>
      <w:bookmarkStart w:id="2" w:name="_Toc379432378"/>
      <w:r>
        <w:t>Using Excel for Data Science</w:t>
      </w:r>
      <w:bookmarkEnd w:id="2"/>
    </w:p>
    <w:p w:rsidR="00345F23" w:rsidRDefault="00A723B2" w:rsidP="00424C6E">
      <w:r>
        <w:t xml:space="preserve">Surveys of attendees at several Strata data science conferences suggest that Excel ranks in the top 5 most commonly used tools for data science, with over </w:t>
      </w:r>
      <w:r w:rsidRPr="00A723B2">
        <w:rPr>
          <w:vertAlign w:val="superscript"/>
        </w:rPr>
        <w:t>1</w:t>
      </w:r>
      <w:r>
        <w:t>/</w:t>
      </w:r>
      <w:r w:rsidRPr="00A723B2">
        <w:rPr>
          <w:vertAlign w:val="subscript"/>
        </w:rPr>
        <w:t>3</w:t>
      </w:r>
      <w:r>
        <w:t xml:space="preserve"> of data scientists using it for analysis </w:t>
      </w:r>
      <w:r w:rsidR="00B0019F">
        <w:fldChar w:fldCharType="begin"/>
      </w:r>
      <w:r w:rsidR="00130C0C">
        <w:instrText xml:space="preserve"> ADDIN ZOTERO_ITEM CSL_CITATION {"citationID":"G2ibGRkA","properties":{"formattedCitation":"[Magoulas and King 2014]","plainCitation":"[Magoulas and King 2014]"},"citationItems":[{"id":26385,"uris":["http://zotero.org/groups/19188/items/GPRBBRNU"],"uri":["http://zotero.org/groups/19188/items/GPRBBRNU"],"itemData":{"id":26385,"type":"book","title":"2013 Data Science Salary Survey: Tools, Trends, What Pays (and What Doesn't) for Data Professionals","publisher":"O'Reilly","URL":"http://www.oreilly.com/data/free/stratasurvey.csp?imm_mid=0b6135&amp;cmp=em-strata-free-product-promo_strata_data_survey_20140116","ISBN":"978-1-491-94914-6","note":"00000","author":[{"family":"Magoulas","given":"Roger"},{"family":"King","given":"John"}],"issued":{"date-parts":[["2014",1,13]]}}}],"schema":"https://github.com/citation-style-language/schema/raw/master/csl-citation.json"} </w:instrText>
      </w:r>
      <w:r w:rsidR="00B0019F">
        <w:fldChar w:fldCharType="separate"/>
      </w:r>
      <w:r w:rsidR="00130C0C" w:rsidRPr="00130C0C">
        <w:rPr>
          <w:rFonts w:ascii="Calibri" w:hAnsi="Calibri"/>
        </w:rPr>
        <w:t>[Magoulas and King 2014]</w:t>
      </w:r>
      <w:r w:rsidR="00B0019F">
        <w:fldChar w:fldCharType="end"/>
      </w:r>
      <w:r>
        <w:t>.</w:t>
      </w:r>
      <w:r w:rsidR="00345F23">
        <w:t xml:space="preserve">   While Excel cannot handle really big data, it can handle “mid-size” data, </w:t>
      </w:r>
      <w:r w:rsidR="005950C7">
        <w:t>now</w:t>
      </w:r>
      <w:r>
        <w:t xml:space="preserve"> </w:t>
      </w:r>
      <w:r w:rsidR="005950C7">
        <w:t>handling</w:t>
      </w:r>
      <w:r>
        <w:t xml:space="preserve"> 1,048,576</w:t>
      </w:r>
      <w:r w:rsidR="005950C7">
        <w:t xml:space="preserve"> rows</w:t>
      </w:r>
      <w:r w:rsidR="00345F23">
        <w:t xml:space="preserve">.  And even for projects that may ultimately need to be done with Hadoop, Excel can be used for prototyping </w:t>
      </w:r>
      <w:r w:rsidR="00B0019F">
        <w:fldChar w:fldCharType="begin"/>
      </w:r>
      <w:r w:rsidR="00345F23">
        <w:instrText xml:space="preserve"> ADDIN ZOTERO_ITEM CSL_CITATION {"citationID":"tsXQQYQp","properties":{"formattedCitation":"[Foreman 2013]","plainCitation":"[Foreman 2013]"},"citationItems":[{"id":6648,"uris":["http://zotero.org/users/37652/items/XZ532SJJ"],"uri":["http://zotero.org/users/37652/items/XZ532SJJ"],"itemData":{"id":6648,"type":"book","title":"Data Smart: Using Data Science to Transform Information into Insight","publisher":"Wiley","number-of-pages":"432","edition":"1 edition","source":"Amazon.com","note":"00000","shortTitle":"Data Smart","language":"English","author":[{"family":"Foreman","given":"John W."}],"issued":{"date-parts":[["2013",10,31]]}}}],"schema":"https://github.com/citation-style-language/schema/raw/master/csl-citation.json"} </w:instrText>
      </w:r>
      <w:r w:rsidR="00B0019F">
        <w:fldChar w:fldCharType="separate"/>
      </w:r>
      <w:r w:rsidR="00345F23" w:rsidRPr="00130C0C">
        <w:rPr>
          <w:rFonts w:ascii="Calibri" w:hAnsi="Calibri"/>
        </w:rPr>
        <w:t>[Foreman 2013]</w:t>
      </w:r>
      <w:r w:rsidR="00B0019F">
        <w:fldChar w:fldCharType="end"/>
      </w:r>
      <w:r w:rsidR="00345F23">
        <w:t>.</w:t>
      </w:r>
    </w:p>
    <w:p w:rsidR="00130C0C" w:rsidRDefault="00345F23" w:rsidP="00345F23">
      <w:r>
        <w:t xml:space="preserve">Further, for those dipping their toes into data science, especially for someone who isn’t a programmer, Excel may be easier to start with.  Also, Excel is very flexible and has a lot of analysis tasks it can do quickly and easily.  It is also fairly extensible, which is what the </w:t>
      </w:r>
      <w:r w:rsidR="00E22D2C">
        <w:t>LET4DATASCI</w:t>
      </w:r>
      <w:r>
        <w:t xml:space="preserve"> does: adds tools to help with data science tasks.</w:t>
      </w:r>
      <w:r w:rsidR="00AA18E5">
        <w:t xml:space="preserve">  </w:t>
      </w:r>
    </w:p>
    <w:p w:rsidR="005C3780" w:rsidRDefault="005C3780" w:rsidP="00345F23">
      <w:r>
        <w:t>Excel does have some drawback for data science work. First, as mentioned 1 million rows may seem like a lot, but can become limiting quickly.   Next, Excel can be a bit slow on certain tasks.  Excel is clearly proprietary and runs well only on Windows (although with emulation</w:t>
      </w:r>
      <w:r w:rsidR="007A3711">
        <w:t xml:space="preserve"> such as WINE</w:t>
      </w:r>
      <w:r>
        <w:t xml:space="preserve">, </w:t>
      </w:r>
      <w:r w:rsidR="007A3711">
        <w:t xml:space="preserve">it </w:t>
      </w:r>
      <w:r>
        <w:t xml:space="preserve">can run on other systems like Linux).  And last, Excel can have security challenges, because there is a lot of potentially private data in a single file.  </w:t>
      </w:r>
      <w:r w:rsidR="002652E2">
        <w:t xml:space="preserve">(To help with some of the security challenges, </w:t>
      </w:r>
      <w:r w:rsidR="00E22D2C">
        <w:t>LET4DATASCI</w:t>
      </w:r>
      <w:r>
        <w:t xml:space="preserve"> includes some privacy tools that can obfuscate data, to remove personally identifiable information (PII)</w:t>
      </w:r>
      <w:r w:rsidR="002652E2">
        <w:t>)</w:t>
      </w:r>
      <w:r w:rsidR="00922B44">
        <w:t>.</w:t>
      </w:r>
    </w:p>
    <w:p w:rsidR="005950C7" w:rsidRDefault="005950C7" w:rsidP="00345F23">
      <w:r>
        <w:t>But, most problematically, Excel is missing some key features.  That is where LET4DataSci comes in.  While it cannot solve all of Excel’s sho</w:t>
      </w:r>
      <w:r w:rsidR="004F295D">
        <w:t xml:space="preserve">rtcomings (such as not having a </w:t>
      </w:r>
      <w:r>
        <w:t xml:space="preserve">built-in Median function in PivotTables), it does provide ways of working around these problems.   </w:t>
      </w:r>
      <w:r w:rsidR="005A3696">
        <w:t>It also provides other tools that Excel could not be expected to have built-in, but which none the less, are valuable to data science work, such as an obfuscation method for people’s names (although, granted, this tool is currently U.S. centric).</w:t>
      </w:r>
    </w:p>
    <w:p w:rsidR="00C356C3" w:rsidRDefault="00D844A8" w:rsidP="00345F23">
      <w:r>
        <w:t>Anyone who uses Excel as their only tool for analysis should be careful of the “</w:t>
      </w:r>
      <w:hyperlink r:id="rId15" w:history="1">
        <w:r w:rsidRPr="00A177B9">
          <w:rPr>
            <w:rStyle w:val="Hyperlink"/>
          </w:rPr>
          <w:t>Law of the Instrument</w:t>
        </w:r>
      </w:hyperlink>
      <w:r>
        <w:t xml:space="preserve">”, which Abraham Maslow warned about when he wrote, </w:t>
      </w:r>
      <w:r w:rsidRPr="00D844A8">
        <w:t>"I suppose it is tempting, if the only tool you have is a hammer, to treat everything as if it were a nail."</w:t>
      </w:r>
      <w:r>
        <w:t xml:space="preserve"> </w:t>
      </w:r>
      <w:r w:rsidR="00B0019F">
        <w:fldChar w:fldCharType="begin"/>
      </w:r>
      <w:r w:rsidR="00A177B9">
        <w:instrText xml:space="preserve"> ADDIN ZOTERO_ITEM CSL_CITATION {"citationID":"T4751Uof","properties":{"formattedCitation":"[Maslow 1966:15]","plainCitation":"[Maslow 1966:15]"},"citationItems":[{"id":26506,"uris":["http://zotero.org/groups/19188/items/CGUD2MM6"],"uri":["http://zotero.org/groups/19188/items/CGUD2MM6"],"itemData":{"id":26506,"type":"book","title":"The Psychology of Science: A Reconnaissance","publisher":"Maurice Bassett","number-of-pages":"191","source":"Google Books","abstract":"A fascinating glimpse of what science and medicine might be like if we could work to \"re-humanize\" them. Maslow contrasts humanistic science with value-free, orthodox science, and offers a new knowledge paradigm to replace classical \"scientific objectivity.\" This eBook edition contains the complete 168 page text of the original 1966 hardcover edition. Contents: Preface by Abraham H. Maslow Acknowledgments 1. Mechanistic and Humanistic Science 2. Acquiring Knowledge of a Person as a Task for the Scientist 3. The Cognitive Needs Under Conditions of Fear and of Courage 4. Safety Science and Growth Science: Science as a Defense 5. Prediction and Control of Persons? 6. Experiential Knowledge and Spectator Knowledge 7. Abstracting and Theorizing 8. Comprehensive Science and Simpleward Science 9. Suchness Meaning and Abstractness Meaning 10. Taoistic Science and Controlling Science 11. Interpersonal (I - Thou) Knowledge as a Paradigm for Science 12. Value-Free Science 13. Stages, Levels, and Degrees of Knowledge 14. The Desacralization and the Resacralization of Science Endnotes Bibliography Index","URL":"http://books.google.com/books?id=3_40fK8PW6QC&amp;printsec=frontcover#v=onepage&amp;q&amp;f=false","ISBN":"9780976040231","shortTitle":"The Psychology of Science","language":"en","author":[{"family":"Maslow","given":"Abraham H."}],"issued":{"date-parts":[["1966"]]}},"locator":"15","label":"page"}],"schema":"https://github.com/citation-style-language/schema/raw/master/csl-citation.json"} </w:instrText>
      </w:r>
      <w:r w:rsidR="00B0019F">
        <w:fldChar w:fldCharType="separate"/>
      </w:r>
      <w:r w:rsidR="00A177B9" w:rsidRPr="00A177B9">
        <w:rPr>
          <w:rFonts w:ascii="Calibri" w:hAnsi="Calibri"/>
        </w:rPr>
        <w:t>[Maslow 1966:15]</w:t>
      </w:r>
      <w:r w:rsidR="00B0019F">
        <w:fldChar w:fldCharType="end"/>
      </w:r>
      <w:r>
        <w:t xml:space="preserve">  Although, </w:t>
      </w:r>
      <w:r w:rsidR="00A177B9">
        <w:t xml:space="preserve">in many ways </w:t>
      </w:r>
      <w:r>
        <w:t>Excel is more of a Swiss Army knife®</w:t>
      </w:r>
      <w:r w:rsidR="00A177B9">
        <w:t xml:space="preserve"> than a hammer, but </w:t>
      </w:r>
      <w:r w:rsidR="008032F2">
        <w:t xml:space="preserve">it is still good for Excel users to </w:t>
      </w:r>
      <w:r w:rsidR="00A177B9">
        <w:t>expand their repertoire.  As such, LET4DataSci also has integration tools to connect wi</w:t>
      </w:r>
      <w:r w:rsidR="008032F2">
        <w:t>th other applications, programming languages</w:t>
      </w:r>
      <w:r w:rsidR="00A177B9">
        <w:t>, databases, web services, etc.</w:t>
      </w:r>
    </w:p>
    <w:p w:rsidR="00C96D55" w:rsidRDefault="00C96D55" w:rsidP="00C96D55">
      <w:pPr>
        <w:pStyle w:val="Heading2"/>
      </w:pPr>
      <w:r>
        <w:lastRenderedPageBreak/>
        <w:t>Why Excel and Not LibreOffice</w:t>
      </w:r>
      <w:r w:rsidR="00F11572">
        <w:t xml:space="preserve"> or OpenOffice</w:t>
      </w:r>
      <w:r>
        <w:t xml:space="preserve"> Calc?</w:t>
      </w:r>
    </w:p>
    <w:p w:rsidR="00C96D55" w:rsidRDefault="00C96D55" w:rsidP="00C96D55">
      <w:r>
        <w:t xml:space="preserve">It may seem strange to some folks that a set of open source tools are being released for a highly proprietary program like Microsoft Excel, especially when there is LibreOffice (and its sister Apache OpenOffice).  There are several reasons, </w:t>
      </w:r>
      <w:r w:rsidR="002A7651">
        <w:t>all</w:t>
      </w:r>
      <w:r>
        <w:t xml:space="preserve"> fairly straightforward:</w:t>
      </w:r>
    </w:p>
    <w:p w:rsidR="00C96D55" w:rsidRDefault="00C96D55" w:rsidP="00C96D55">
      <w:pPr>
        <w:pStyle w:val="ListParagraph"/>
        <w:numPr>
          <w:ilvl w:val="0"/>
          <w:numId w:val="1"/>
        </w:numPr>
        <w:contextualSpacing w:val="0"/>
      </w:pPr>
      <w:r>
        <w:t>LibreOffice and OpenOffice do not yet have as rich set of tools available as Microsoft Excel.  Specifically, while Excel 2007 introduced having tables within a spreadsheet, Calc has not caught up, and from the few comments I can find in forums, does not plan to do so.</w:t>
      </w:r>
    </w:p>
    <w:p w:rsidR="00C96D55" w:rsidRDefault="00C96D55" w:rsidP="00C96D55">
      <w:pPr>
        <w:pStyle w:val="ListParagraph"/>
        <w:numPr>
          <w:ilvl w:val="0"/>
          <w:numId w:val="1"/>
        </w:numPr>
        <w:contextualSpacing w:val="0"/>
      </w:pPr>
      <w:r>
        <w:t>While Excel is clearly proprietary, it is also relatively cheap (compared to many statistical packages), especi</w:t>
      </w:r>
      <w:r w:rsidR="00F11572">
        <w:t>ally with an academic</w:t>
      </w:r>
      <w:r>
        <w:t xml:space="preserve"> discount. So the barrier to entry is relatively low.</w:t>
      </w:r>
    </w:p>
    <w:p w:rsidR="002A7651" w:rsidRDefault="002A7651" w:rsidP="002A7651">
      <w:pPr>
        <w:pStyle w:val="ListParagraph"/>
        <w:numPr>
          <w:ilvl w:val="0"/>
          <w:numId w:val="1"/>
        </w:numPr>
        <w:contextualSpacing w:val="0"/>
      </w:pPr>
      <w:r>
        <w:t>There is an interesting paradox about Excel.  Microsoft is heavily proprietary, but the community of Excel nerds that has grown over time are generally extremely non-proprietary in sharing their knowledge and VBA code on forums and websites.</w:t>
      </w:r>
    </w:p>
    <w:p w:rsidR="005A3696" w:rsidRDefault="00C96D55" w:rsidP="00345F23">
      <w:pPr>
        <w:pStyle w:val="ListParagraph"/>
        <w:numPr>
          <w:ilvl w:val="0"/>
          <w:numId w:val="1"/>
        </w:numPr>
        <w:contextualSpacing w:val="0"/>
      </w:pPr>
      <w:r>
        <w:t>To be quite honest, I have devoted a lot of time to learning Excel in my life, and while I’m trying to expand my data science toolset to other platforms</w:t>
      </w:r>
      <w:r w:rsidR="002A7651">
        <w:t xml:space="preserve">, with a focus on helping with FLOSS (Free/Libre/Open Source Software) projects, I don’t want my proprietary skills to go to waste. </w:t>
      </w:r>
      <w:r w:rsidR="002A7651">
        <w:br/>
        <w:t xml:space="preserve">I suspect I am not alone in </w:t>
      </w:r>
      <w:r w:rsidR="00F11572">
        <w:t>being in</w:t>
      </w:r>
      <w:r w:rsidR="002A7651">
        <w:t xml:space="preserve"> this situation.</w:t>
      </w:r>
    </w:p>
    <w:p w:rsidR="002A7651" w:rsidRDefault="002A7651" w:rsidP="002A7651">
      <w:r>
        <w:t>So, while I truly hope much of what is being created in LET4DataSci is ported to LibreOffice &amp; OpenOffice, for now it is an open source project for Excel.</w:t>
      </w:r>
    </w:p>
    <w:p w:rsidR="002A7651" w:rsidRDefault="002A7651" w:rsidP="002A7651">
      <w:r>
        <w:t xml:space="preserve">Also, some may wonder why the word “Libre” is used, if there is no connection to LibreOffice.  </w:t>
      </w:r>
      <w:r>
        <w:br/>
        <w:t>The answer is even simpler: Libre means freedom, and that is the point of LET4DataSci.</w:t>
      </w:r>
    </w:p>
    <w:p w:rsidR="008D4059" w:rsidRDefault="008D4059" w:rsidP="007A3711">
      <w:pPr>
        <w:pStyle w:val="Heading1"/>
      </w:pPr>
      <w:bookmarkStart w:id="3" w:name="_Toc379432379"/>
      <w:r>
        <w:t xml:space="preserve">Using </w:t>
      </w:r>
      <w:r w:rsidR="00F85D03">
        <w:t>LET4DataSci</w:t>
      </w:r>
      <w:bookmarkEnd w:id="3"/>
    </w:p>
    <w:p w:rsidR="00635A2F" w:rsidRDefault="008032F2">
      <w:r>
        <w:t xml:space="preserve">LET4DataSci has been mostly modularized so that if you only want one type of tool, you only need to put that one module into your spreadsheet.  </w:t>
      </w:r>
      <w:r w:rsidR="00635A2F">
        <w:t xml:space="preserve">The licensing of this project is also modularized, so that if you are working with proprietary data, it is not required to become open source or open content.  But, with that being said, I encourage you to use data science </w:t>
      </w:r>
      <w:r w:rsidR="00635A2F" w:rsidRPr="00635A2F">
        <w:rPr>
          <w:u w:val="single"/>
        </w:rPr>
        <w:t>to help humanity</w:t>
      </w:r>
      <w:r w:rsidR="00635A2F">
        <w:t xml:space="preserve">, not just to make a profit, and one of the best ways you can do this is to release your work under an open license, like Creative Commons. </w:t>
      </w:r>
    </w:p>
    <w:p w:rsidR="00827CB8" w:rsidRDefault="00635A2F">
      <w:r>
        <w:t xml:space="preserve">While this documentation attempts to explain how to use the various tools in LET4DataSci, it is currently geared towards someone who already is fairly proficient in Excel.  In the future, I hope that this documentation will expand to become both a tutorial on conducting data science tasks with Excel, as well as a reference of the LET4DataSci tools. But how soon that can happen depends a lot upon who else becomes involved in this project, as there are currently a lot of tools that are planned to be in the project, </w:t>
      </w:r>
      <w:r w:rsidR="002E5F62">
        <w:t>but only a few currently implemented.  For now, there is a Recommended Learning Resources list in the appendices that can help the beginner get a handle on prerequisite skills.</w:t>
      </w:r>
    </w:p>
    <w:p w:rsidR="002E5F62" w:rsidRDefault="002E5F62">
      <w:r>
        <w:t>So without further ado, let’s start looking at the various parts of LET4DataSci, starting with LET4ETL.</w:t>
      </w:r>
    </w:p>
    <w:p w:rsidR="007A3711" w:rsidRDefault="00827CB8" w:rsidP="008D4059">
      <w:pPr>
        <w:pStyle w:val="Heading2"/>
      </w:pPr>
      <w:bookmarkStart w:id="4" w:name="_Toc379432380"/>
      <w:r>
        <w:lastRenderedPageBreak/>
        <w:t>LET4</w:t>
      </w:r>
      <w:r w:rsidR="007A3711">
        <w:t>ETL Tools</w:t>
      </w:r>
      <w:r w:rsidR="008C6837">
        <w:t xml:space="preserve"> – Extracting, Transforming, and Loading Data</w:t>
      </w:r>
      <w:bookmarkEnd w:id="4"/>
    </w:p>
    <w:p w:rsidR="00827CB8" w:rsidRDefault="008C6837" w:rsidP="008C6837">
      <w:r>
        <w:t xml:space="preserve">The LET4ETL tools are the foundation of the LET4DataSci project, as generally the first step of data science projects is to </w:t>
      </w:r>
      <w:r w:rsidRPr="008C6837">
        <w:rPr>
          <w:i/>
        </w:rPr>
        <w:t>extract</w:t>
      </w:r>
      <w:r>
        <w:t xml:space="preserve"> data from somewhere, often needing to </w:t>
      </w:r>
      <w:r w:rsidRPr="008C6837">
        <w:rPr>
          <w:i/>
        </w:rPr>
        <w:t>transform</w:t>
      </w:r>
      <w:r>
        <w:t xml:space="preserve"> it along the way (aka data wrangling or munging), and if you are using Excel as semi-ad hoc middleware, then in the end you may wish to </w:t>
      </w:r>
      <w:r w:rsidRPr="008C6837">
        <w:rPr>
          <w:i/>
        </w:rPr>
        <w:t>load</w:t>
      </w:r>
      <w:r>
        <w:t xml:space="preserve"> the data someplace else.  </w:t>
      </w:r>
      <w:r w:rsidR="00827CB8">
        <w:t xml:space="preserve">To do these tasks, there is also a need to do tasks that involves figuring out where stuff is, so the LET4ETL Tools also include a robust set of lookup, referencing, and querying tools. </w:t>
      </w:r>
    </w:p>
    <w:p w:rsidR="008C6837" w:rsidRDefault="008C6837" w:rsidP="008C6837">
      <w:r>
        <w:t>While</w:t>
      </w:r>
      <w:r w:rsidR="000A12DB">
        <w:t>,</w:t>
      </w:r>
      <w:r>
        <w:t xml:space="preserve"> it woul</w:t>
      </w:r>
      <w:r w:rsidR="00827CB8">
        <w:t>d be nice to be able to do ETL and lookup tasks</w:t>
      </w:r>
      <w:r>
        <w:t xml:space="preserve"> well with only built-in </w:t>
      </w:r>
      <w:r w:rsidR="000A12DB">
        <w:t xml:space="preserve">functions, </w:t>
      </w:r>
      <w:r w:rsidR="00827CB8">
        <w:t xml:space="preserve">objects, </w:t>
      </w:r>
      <w:r w:rsidR="000A12DB">
        <w:t xml:space="preserve">and subroutines; </w:t>
      </w:r>
      <w:r w:rsidR="00827CB8">
        <w:t xml:space="preserve">unfortunately, Excel’s built-in functions and objects have limitations that often stops the data scientist from doing what they need to do.  For example, Web Queries using </w:t>
      </w:r>
      <w:proofErr w:type="spellStart"/>
      <w:r w:rsidR="00827CB8">
        <w:t>QueryTable</w:t>
      </w:r>
      <w:r w:rsidR="000A12DB">
        <w:t>s</w:t>
      </w:r>
      <w:proofErr w:type="spellEnd"/>
      <w:r w:rsidR="00827CB8">
        <w:t xml:space="preserve"> object</w:t>
      </w:r>
      <w:r w:rsidR="000A12DB">
        <w:t>s</w:t>
      </w:r>
      <w:r w:rsidR="00827CB8">
        <w:t xml:space="preserve"> cannot easily be used to extract data from web pages that require form entries (such as password protected web sites)</w:t>
      </w:r>
      <w:r w:rsidR="004644B2">
        <w:t>. Normally someone would need to write code from scratch to get around this problem, and each solution would be non-standardized and difficult to reuse.  That is why LET4ETL has created new objects, functions, and subroutines</w:t>
      </w:r>
      <w:r w:rsidR="000A12DB">
        <w:t xml:space="preserve"> that are reusable for different types of projects. The core of these is a new class of objects called </w:t>
      </w:r>
      <w:r w:rsidR="0018460C">
        <w:rPr>
          <w:i/>
        </w:rPr>
        <w:t>LE</w:t>
      </w:r>
      <w:r w:rsidR="000A12DB" w:rsidRPr="000A12DB">
        <w:rPr>
          <w:i/>
        </w:rPr>
        <w:t>Tables</w:t>
      </w:r>
      <w:r w:rsidR="000A12DB">
        <w:t>.</w:t>
      </w:r>
      <w:r w:rsidR="007E0CA0">
        <w:t xml:space="preserve"> </w:t>
      </w:r>
    </w:p>
    <w:p w:rsidR="000A12DB" w:rsidRDefault="000A12DB" w:rsidP="000A12DB">
      <w:pPr>
        <w:pStyle w:val="Heading3"/>
      </w:pPr>
      <w:bookmarkStart w:id="5" w:name="_Toc379432381"/>
      <w:r>
        <w:t xml:space="preserve">Introduction to </w:t>
      </w:r>
      <w:r w:rsidR="0018460C">
        <w:t>L</w:t>
      </w:r>
      <w:r>
        <w:t>ETables</w:t>
      </w:r>
      <w:bookmarkEnd w:id="5"/>
    </w:p>
    <w:p w:rsidR="001816E8" w:rsidRDefault="0018460C" w:rsidP="00A1191F">
      <w:r>
        <w:t>A Libre Excel Table (L</w:t>
      </w:r>
      <w:r w:rsidR="000A12DB">
        <w:t>ETable</w:t>
      </w:r>
      <w:r w:rsidR="00A1191F">
        <w:t xml:space="preserve">, which I like to pronounce as </w:t>
      </w:r>
      <w:r w:rsidR="00A1191F" w:rsidRPr="00A1191F">
        <w:t>Lé</w:t>
      </w:r>
      <w:r w:rsidR="00A1191F">
        <w:t xml:space="preserve"> Table</w:t>
      </w:r>
      <w:r>
        <w:t xml:space="preserve">) is an expansion of a standard Excel table (ListObject) that has added functionality, </w:t>
      </w:r>
      <w:r w:rsidR="001816E8">
        <w:t>which can help with the following:</w:t>
      </w:r>
    </w:p>
    <w:p w:rsidR="001816E8" w:rsidRDefault="001816E8" w:rsidP="001816E8">
      <w:pPr>
        <w:pStyle w:val="ListParagraph"/>
        <w:numPr>
          <w:ilvl w:val="0"/>
          <w:numId w:val="3"/>
        </w:numPr>
      </w:pPr>
      <w:r>
        <w:t>W</w:t>
      </w:r>
      <w:r w:rsidR="0018460C">
        <w:t>eb scraping (bet</w:t>
      </w:r>
      <w:r>
        <w:t>ter than a QueryTable)</w:t>
      </w:r>
    </w:p>
    <w:p w:rsidR="001816E8" w:rsidRDefault="001816E8" w:rsidP="001816E8">
      <w:pPr>
        <w:pStyle w:val="ListParagraph"/>
        <w:numPr>
          <w:ilvl w:val="0"/>
          <w:numId w:val="3"/>
        </w:numPr>
      </w:pPr>
      <w:r>
        <w:t>Running SQL Queries on them (by integrating with Access)</w:t>
      </w:r>
    </w:p>
    <w:p w:rsidR="001816E8" w:rsidRDefault="001816E8" w:rsidP="001816E8">
      <w:pPr>
        <w:pStyle w:val="ListParagraph"/>
        <w:numPr>
          <w:ilvl w:val="0"/>
          <w:numId w:val="3"/>
        </w:numPr>
      </w:pPr>
      <w:r>
        <w:t>S</w:t>
      </w:r>
      <w:r w:rsidR="0018460C">
        <w:t>ummarizing data (in some cases better than a PivotTable</w:t>
      </w:r>
      <w:r w:rsidR="00A83369">
        <w:t>)</w:t>
      </w:r>
    </w:p>
    <w:p w:rsidR="001816E8" w:rsidRDefault="001816E8" w:rsidP="001816E8">
      <w:pPr>
        <w:pStyle w:val="ListParagraph"/>
        <w:numPr>
          <w:ilvl w:val="0"/>
          <w:numId w:val="3"/>
        </w:numPr>
      </w:pPr>
      <w:r>
        <w:t>M</w:t>
      </w:r>
      <w:r w:rsidR="0018460C">
        <w:t xml:space="preserve">ail merging </w:t>
      </w:r>
      <w:r>
        <w:t xml:space="preserve">with Microsoft Word </w:t>
      </w:r>
      <w:r w:rsidR="0018460C">
        <w:t>(better than a standard Excel table)</w:t>
      </w:r>
    </w:p>
    <w:p w:rsidR="001816E8" w:rsidRDefault="001816E8" w:rsidP="001816E8">
      <w:pPr>
        <w:pStyle w:val="ListParagraph"/>
        <w:numPr>
          <w:ilvl w:val="0"/>
          <w:numId w:val="3"/>
        </w:numPr>
      </w:pPr>
      <w:r>
        <w:t xml:space="preserve">“Mirroring” </w:t>
      </w:r>
      <w:r w:rsidR="0018460C">
        <w:t xml:space="preserve">a </w:t>
      </w:r>
      <w:r>
        <w:t>PivotTable (or normal table)</w:t>
      </w:r>
    </w:p>
    <w:p w:rsidR="00A1191F" w:rsidRDefault="00A1191F" w:rsidP="001816E8">
      <w:r>
        <w:t>LETables add</w:t>
      </w:r>
      <w:r w:rsidR="00626098">
        <w:t xml:space="preserve"> much of</w:t>
      </w:r>
      <w:r>
        <w:t xml:space="preserve"> the functionality that Excel </w:t>
      </w:r>
      <w:r w:rsidRPr="001816E8">
        <w:rPr>
          <w:i/>
        </w:rPr>
        <w:t>should</w:t>
      </w:r>
      <w:r>
        <w:t xml:space="preserve"> have already, but that it either doesn’t have, or functionality that is only available in newer versions of Excel.  (Although to be clear, Excel 2007 or newer is generally required for most of LET4DataSci.)</w:t>
      </w:r>
      <w:r w:rsidR="006D613A">
        <w:t xml:space="preserve">  When using the LET4DataSci tools, any time a table is created, it will create a LETable by default.</w:t>
      </w:r>
    </w:p>
    <w:p w:rsidR="007A3711" w:rsidRDefault="007A3711" w:rsidP="008D4059">
      <w:pPr>
        <w:pStyle w:val="Heading3"/>
      </w:pPr>
      <w:bookmarkStart w:id="6" w:name="_Toc379432382"/>
      <w:r>
        <w:t>Tools for Extracting Data from Different Data Sources</w:t>
      </w:r>
      <w:bookmarkEnd w:id="6"/>
    </w:p>
    <w:p w:rsidR="00A1191F" w:rsidRDefault="00A1191F" w:rsidP="00A1191F">
      <w:pPr>
        <w:pStyle w:val="Heading4"/>
      </w:pPr>
      <w:r>
        <w:t>Web Scraping with LETables</w:t>
      </w:r>
    </w:p>
    <w:p w:rsidR="00FD6098" w:rsidRDefault="00FD6098" w:rsidP="00FD6098">
      <w:r>
        <w:t>One of the frustrations that many of us who work with Excel have, is that many of the built-in features of Excel have some critical features missing that stop them from being used in many important situations.  This has clearly been the case with Web Queries, which use the QueryTable object.  A Web Queries is missing the key component that there is no ability to have transactions with a website, and this causes major problems if a web page you want to scrape requires a password to be entered first.</w:t>
      </w:r>
    </w:p>
    <w:p w:rsidR="00FD6098" w:rsidRPr="00FD6098" w:rsidRDefault="00FD6098" w:rsidP="00FD6098">
      <w:r>
        <w:t xml:space="preserve">This is where </w:t>
      </w:r>
      <w:r w:rsidR="006D613A">
        <w:t>the LETable object</w:t>
      </w:r>
      <w:r>
        <w:t xml:space="preserve"> come</w:t>
      </w:r>
      <w:r w:rsidR="006D613A">
        <w:t>s in, because Excel thankfully has VBA, we have been able to create an object that has most of the features of a QueryTable, and also store transactional data.</w:t>
      </w:r>
    </w:p>
    <w:p w:rsidR="00A1191F" w:rsidRPr="00A1191F" w:rsidRDefault="00A1191F" w:rsidP="00A1191F">
      <w:pPr>
        <w:pStyle w:val="Heading4"/>
      </w:pPr>
      <w:r>
        <w:lastRenderedPageBreak/>
        <w:t>“Mirroring” a PivotTable or standard Excel Table with a LETable</w:t>
      </w:r>
    </w:p>
    <w:p w:rsidR="007A3711" w:rsidRDefault="007A3711" w:rsidP="008D4059">
      <w:pPr>
        <w:pStyle w:val="Heading3"/>
      </w:pPr>
      <w:bookmarkStart w:id="7" w:name="_Toc379432383"/>
      <w:r>
        <w:t>Tools for Transforming Data</w:t>
      </w:r>
      <w:bookmarkEnd w:id="7"/>
    </w:p>
    <w:p w:rsidR="007E0CA0" w:rsidRDefault="00FE419E" w:rsidP="007E0CA0">
      <w:r>
        <w:t>In data s</w:t>
      </w:r>
      <w:r w:rsidR="007E0CA0">
        <w:t xml:space="preserve">cience tasks, there is often a need for </w:t>
      </w:r>
      <w:r>
        <w:t>data wrangling (also called data munging), which is generally transforming the data from one form, to being in a form th</w:t>
      </w:r>
      <w:r w:rsidR="00A1191F">
        <w:t>at can more easily be analyzed.</w:t>
      </w:r>
    </w:p>
    <w:p w:rsidR="00A1191F" w:rsidRPr="00A1191F" w:rsidRDefault="00A1191F" w:rsidP="00A1191F">
      <w:pPr>
        <w:pStyle w:val="Heading4"/>
      </w:pPr>
      <w:r>
        <w:t>Summarizing Data with LETables (similar to a PivotTable)</w:t>
      </w:r>
    </w:p>
    <w:p w:rsidR="00A1191F" w:rsidRPr="007E0CA0" w:rsidRDefault="00A1191F" w:rsidP="007E0CA0"/>
    <w:p w:rsidR="007A3711" w:rsidRDefault="007A3711" w:rsidP="008D4059">
      <w:pPr>
        <w:pStyle w:val="Heading3"/>
      </w:pPr>
      <w:bookmarkStart w:id="8" w:name="_Toc379432384"/>
      <w:r>
        <w:t xml:space="preserve">Tools for Loading Data </w:t>
      </w:r>
      <w:r w:rsidR="007E0CA0">
        <w:t>Elsewhere</w:t>
      </w:r>
      <w:bookmarkEnd w:id="8"/>
    </w:p>
    <w:p w:rsidR="00A1191F" w:rsidRPr="00A1191F" w:rsidRDefault="00A1191F" w:rsidP="00A1191F">
      <w:pPr>
        <w:pStyle w:val="Heading4"/>
      </w:pPr>
      <w:r>
        <w:t>Using LETables with Microsoft Word’s Mail Merge</w:t>
      </w:r>
    </w:p>
    <w:p w:rsidR="008F4934" w:rsidRDefault="008F4934"/>
    <w:p w:rsidR="008F4934" w:rsidRDefault="008F4934" w:rsidP="008F4934">
      <w:pPr>
        <w:pStyle w:val="Heading3"/>
      </w:pPr>
      <w:bookmarkStart w:id="9" w:name="_Toc379432385"/>
      <w:r>
        <w:t>Lookup, Referencing, and Querying tools</w:t>
      </w:r>
      <w:bookmarkEnd w:id="9"/>
    </w:p>
    <w:p w:rsidR="0070323C" w:rsidRDefault="008F4934" w:rsidP="008F4934">
      <w:r>
        <w:t>While technically these types of functions are not ETL, they are required for a lot of ETL work, and many of the other LET4ETL tools use them, so it was decided to have these tools within the LET4ETL module.</w:t>
      </w:r>
    </w:p>
    <w:p w:rsidR="0070323C" w:rsidRDefault="0070323C" w:rsidP="0070323C">
      <w:pPr>
        <w:pStyle w:val="Heading4"/>
      </w:pPr>
      <w:r>
        <w:t>Using SQL Queries on LETables</w:t>
      </w:r>
    </w:p>
    <w:p w:rsidR="007E0CA0" w:rsidRDefault="007E0CA0" w:rsidP="0070323C">
      <w:pPr>
        <w:pStyle w:val="Heading4"/>
      </w:pPr>
      <w:bookmarkStart w:id="10" w:name="_GoBack"/>
      <w:bookmarkEnd w:id="10"/>
      <w:r>
        <w:br w:type="page"/>
      </w:r>
    </w:p>
    <w:p w:rsidR="007A3711" w:rsidRDefault="007E0CA0" w:rsidP="008D4059">
      <w:pPr>
        <w:pStyle w:val="Heading2"/>
      </w:pPr>
      <w:bookmarkStart w:id="11" w:name="_Toc379432386"/>
      <w:r>
        <w:lastRenderedPageBreak/>
        <w:t>LET4</w:t>
      </w:r>
      <w:r w:rsidR="007A3711">
        <w:t>Text Tools</w:t>
      </w:r>
      <w:bookmarkEnd w:id="11"/>
    </w:p>
    <w:p w:rsidR="007A3711" w:rsidRDefault="007A3711" w:rsidP="008D4059">
      <w:pPr>
        <w:pStyle w:val="Heading3"/>
      </w:pPr>
      <w:bookmarkStart w:id="12" w:name="_Toc379432387"/>
      <w:r>
        <w:t>Tools for Parsing N-Grams from Text</w:t>
      </w:r>
      <w:bookmarkEnd w:id="12"/>
    </w:p>
    <w:p w:rsidR="007A3711" w:rsidRDefault="008F4934" w:rsidP="008D4059">
      <w:pPr>
        <w:pStyle w:val="Heading2"/>
      </w:pPr>
      <w:bookmarkStart w:id="13" w:name="_Toc379432388"/>
      <w:r>
        <w:t>LET4Stats</w:t>
      </w:r>
      <w:r w:rsidR="007A3711">
        <w:t xml:space="preserve"> Tools</w:t>
      </w:r>
      <w:bookmarkEnd w:id="13"/>
    </w:p>
    <w:p w:rsidR="007A3711" w:rsidRPr="007A3711" w:rsidRDefault="007A3711" w:rsidP="008D4059">
      <w:pPr>
        <w:pStyle w:val="Heading3"/>
      </w:pPr>
      <w:bookmarkStart w:id="14" w:name="_Toc379432389"/>
      <w:r>
        <w:t>Tool to Generate a Survey Size</w:t>
      </w:r>
      <w:bookmarkEnd w:id="14"/>
    </w:p>
    <w:p w:rsidR="007A3711" w:rsidRPr="007A3711" w:rsidRDefault="007A3711" w:rsidP="008D4059">
      <w:pPr>
        <w:pStyle w:val="Heading3"/>
      </w:pPr>
      <w:bookmarkStart w:id="15" w:name="_Toc379432390"/>
      <w:r>
        <w:t>Tools for Probabilistic Logic</w:t>
      </w:r>
      <w:bookmarkEnd w:id="15"/>
    </w:p>
    <w:p w:rsidR="007A3711" w:rsidRDefault="008F4934" w:rsidP="008D4059">
      <w:pPr>
        <w:pStyle w:val="Heading2"/>
      </w:pPr>
      <w:bookmarkStart w:id="16" w:name="_Toc379432391"/>
      <w:r>
        <w:t>LET4</w:t>
      </w:r>
      <w:r w:rsidR="007A3711">
        <w:t>Privacy Tools</w:t>
      </w:r>
      <w:bookmarkEnd w:id="16"/>
    </w:p>
    <w:p w:rsidR="00ED52C5" w:rsidRDefault="00ED52C5" w:rsidP="008D4059">
      <w:r>
        <w:t>For ethical and legal reasons, when an organization or researchers wish to release data to the public, it is critical that the data does not contain personally identifiable information (PII).</w:t>
      </w:r>
    </w:p>
    <w:p w:rsidR="00ED52C5" w:rsidRDefault="00ED52C5" w:rsidP="008D4059">
      <w:r>
        <w:t>1. The legalities of database release are still murky, and it is wise to research these thoroughly and possibly check with a legal expert.  This tool is released without warranty, and it is the responsibility of users of this tool to determine whether they are acting legally or not.</w:t>
      </w:r>
    </w:p>
    <w:p w:rsidR="00ED52C5" w:rsidRDefault="00ED52C5" w:rsidP="008D4059">
      <w:r>
        <w:t>2. There are two competing ethical issues that drive the legalities and ethic:</w:t>
      </w:r>
    </w:p>
    <w:p w:rsidR="00ED52C5" w:rsidRDefault="00ED52C5" w:rsidP="008D4059">
      <w:r>
        <w:t>* The right of the general public to have full disclosure of government data, and the ability of that data to improve humanity</w:t>
      </w:r>
    </w:p>
    <w:p w:rsidR="00ED52C5" w:rsidRDefault="00ED52C5" w:rsidP="008D4059">
      <w:r>
        <w:t>* The right of individuals in the data to have privacy</w:t>
      </w:r>
    </w:p>
    <w:p w:rsidR="00ED52C5" w:rsidRDefault="00ED52C5" w:rsidP="008D4059">
      <w:r>
        <w:t>3. It is nearly impossible to fully make any data non-personally identifiable without obfuscating so much information that the data is meaningless for research purposes. But, generally the data can and should be obfuscated sufficiently that it would take a lot of additional research on the part of the would-be privacy thief to use it any meaningful way.</w:t>
      </w:r>
    </w:p>
    <w:p w:rsidR="00ED52C5" w:rsidRPr="00ED52C5" w:rsidRDefault="00ED52C5" w:rsidP="008D4059">
      <w:r>
        <w:t>4. Any obfuscation of personally identifiable information reduces the validity of research done with that data. For instance, if all names in a database are changed to random names using a random name generator, then no valid research can be conducted upon the name portion of the database. For instance, surnames are a weak proxy for paternal country of origin, and a full randomization would eliminate any ability to analyze this proxy in any meaningful way. (Note: Surnames are a very unreliable proxy for African Americans whose ancestry included American slaves, due to many slaves taking the surname of their former masters.)</w:t>
      </w:r>
    </w:p>
    <w:p w:rsidR="007A3711" w:rsidRDefault="007A3711" w:rsidP="008D4059">
      <w:pPr>
        <w:pStyle w:val="Heading3"/>
      </w:pPr>
      <w:bookmarkStart w:id="17" w:name="_Toc379432392"/>
      <w:r>
        <w:t>Tools to Obfuscate People’s Names</w:t>
      </w:r>
      <w:bookmarkEnd w:id="17"/>
    </w:p>
    <w:p w:rsidR="00ED52C5" w:rsidRDefault="00ED52C5" w:rsidP="008D4059">
      <w:r>
        <w:t>But, often the data does not make as much sense if there is not at least a placeholder for personally identifiable information, such as a name. The following Excel spreadsheet can help overcome this problem, by using public data from the U.S. Census Bureau and the Social Security Administration, random names can be generated.</w:t>
      </w:r>
    </w:p>
    <w:p w:rsidR="00844291" w:rsidRDefault="00844291">
      <w:r>
        <w:br w:type="page"/>
      </w:r>
    </w:p>
    <w:p w:rsidR="00ED52C5" w:rsidRDefault="008F4934" w:rsidP="008C6837">
      <w:pPr>
        <w:pStyle w:val="Heading2"/>
      </w:pPr>
      <w:bookmarkStart w:id="18" w:name="_Toc379432393"/>
      <w:r>
        <w:lastRenderedPageBreak/>
        <w:t>LET4</w:t>
      </w:r>
      <w:r w:rsidR="008C6837">
        <w:t>Integration Tools</w:t>
      </w:r>
      <w:bookmarkEnd w:id="18"/>
    </w:p>
    <w:p w:rsidR="00844291" w:rsidRPr="00844291" w:rsidRDefault="00844291" w:rsidP="00844291">
      <w:r>
        <w:t>By necessity the use of any integration tool r</w:t>
      </w:r>
      <w:r w:rsidR="006F0239">
        <w:t>equires having other software.  And sometimes it is necessary to have additional middleware (generally in the form of 3</w:t>
      </w:r>
      <w:r w:rsidR="006F0239" w:rsidRPr="006F0239">
        <w:rPr>
          <w:vertAlign w:val="superscript"/>
        </w:rPr>
        <w:t>rd</w:t>
      </w:r>
      <w:r w:rsidR="006F0239">
        <w:t xml:space="preserve"> party add-ons) for Excel to handle this integration.   But, t</w:t>
      </w:r>
      <w:r>
        <w:t>he goal of LET4DataSci is to require the least amount of 3</w:t>
      </w:r>
      <w:r w:rsidRPr="00844291">
        <w:rPr>
          <w:vertAlign w:val="superscript"/>
        </w:rPr>
        <w:t>rd</w:t>
      </w:r>
      <w:r>
        <w:t xml:space="preserve"> party </w:t>
      </w:r>
      <w:r w:rsidR="006F0239">
        <w:t>middleware</w:t>
      </w:r>
      <w:r>
        <w:t xml:space="preserve"> possible, and where 3</w:t>
      </w:r>
      <w:r w:rsidRPr="00844291">
        <w:rPr>
          <w:vertAlign w:val="superscript"/>
        </w:rPr>
        <w:t>rd</w:t>
      </w:r>
      <w:r>
        <w:t xml:space="preserve"> party software is required, to </w:t>
      </w:r>
      <w:r w:rsidR="006F0239">
        <w:t xml:space="preserve">use open source software as much as possible. </w:t>
      </w:r>
    </w:p>
    <w:p w:rsidR="00844291" w:rsidRDefault="00844291" w:rsidP="00844291">
      <w:pPr>
        <w:pStyle w:val="Heading3"/>
      </w:pPr>
      <w:r>
        <w:t>Python Integration</w:t>
      </w:r>
    </w:p>
    <w:p w:rsidR="00844291" w:rsidRDefault="00844291" w:rsidP="00844291">
      <w:pPr>
        <w:pStyle w:val="Heading3"/>
      </w:pPr>
      <w:r>
        <w:t>R Integration</w:t>
      </w:r>
    </w:p>
    <w:p w:rsidR="00844291" w:rsidRDefault="00844291" w:rsidP="00844291">
      <w:pPr>
        <w:pStyle w:val="Heading3"/>
      </w:pPr>
      <w:r>
        <w:t>Java Integration</w:t>
      </w:r>
    </w:p>
    <w:p w:rsidR="00AA18E5" w:rsidRDefault="00AA18E5" w:rsidP="008D4059">
      <w:pPr>
        <w:pStyle w:val="Heading2"/>
      </w:pPr>
      <w:bookmarkStart w:id="19" w:name="_Toc379432394"/>
      <w:r>
        <w:t>UDFs to use VBA Functions &amp; Methods in Formulas</w:t>
      </w:r>
      <w:bookmarkEnd w:id="19"/>
    </w:p>
    <w:p w:rsidR="00A81CD2" w:rsidRDefault="00AA18E5" w:rsidP="008D4059">
      <w:r>
        <w:t xml:space="preserve">One of the frustrating things about Excel, is that there are many functions and methods on objects that can be used in VBA that are not available in Excel as a function to use in a spreadsheet.  While these are not necessarily specific to data science, they often can be useful for data science tasks, along with other types of tasks.  </w:t>
      </w:r>
    </w:p>
    <w:p w:rsidR="008F4934" w:rsidRDefault="008D4059" w:rsidP="008D4059">
      <w:pPr>
        <w:pStyle w:val="Heading1"/>
      </w:pPr>
      <w:bookmarkStart w:id="20" w:name="_Toc379432395"/>
      <w:r>
        <w:t xml:space="preserve">Contributing to the </w:t>
      </w:r>
      <w:r w:rsidR="00E22D2C">
        <w:t>LET4DataSci</w:t>
      </w:r>
      <w:r>
        <w:t xml:space="preserve"> Project</w:t>
      </w:r>
      <w:bookmarkEnd w:id="20"/>
    </w:p>
    <w:p w:rsidR="008F4934" w:rsidRDefault="008F4934" w:rsidP="008F4934">
      <w:pPr>
        <w:pStyle w:val="Heading2"/>
      </w:pPr>
      <w:bookmarkStart w:id="21" w:name="_Toc379432396"/>
      <w:r>
        <w:t>Why You Should Contribute</w:t>
      </w:r>
      <w:bookmarkEnd w:id="21"/>
    </w:p>
    <w:p w:rsidR="003C795C" w:rsidRPr="003C795C" w:rsidRDefault="003C795C" w:rsidP="003C795C">
      <w:r>
        <w:t>Contributing to the LET4DataSci project is a “win-win” all the way around.</w:t>
      </w:r>
    </w:p>
    <w:p w:rsidR="008F4934" w:rsidRDefault="008F4934" w:rsidP="008F4934"/>
    <w:p w:rsidR="008F4934" w:rsidRDefault="008F4934" w:rsidP="008F4934">
      <w:pPr>
        <w:pStyle w:val="Heading2"/>
      </w:pPr>
      <w:bookmarkStart w:id="22" w:name="_Toc379432397"/>
      <w:r>
        <w:t>Design Goals</w:t>
      </w:r>
      <w:r w:rsidR="003C795C">
        <w:t xml:space="preserve"> of the Project</w:t>
      </w:r>
      <w:bookmarkEnd w:id="22"/>
    </w:p>
    <w:p w:rsidR="00844291" w:rsidRPr="00844291" w:rsidRDefault="00844291" w:rsidP="00844291"/>
    <w:p w:rsidR="00844291" w:rsidRDefault="00844291" w:rsidP="00844291">
      <w:pPr>
        <w:pStyle w:val="Heading2"/>
      </w:pPr>
      <w:r>
        <w:t>How to Contribute to the Project</w:t>
      </w:r>
    </w:p>
    <w:p w:rsidR="00844291" w:rsidRPr="00844291" w:rsidRDefault="00844291" w:rsidP="00844291"/>
    <w:p w:rsidR="00130C0C" w:rsidRDefault="00130C0C" w:rsidP="008F4934">
      <w:r>
        <w:br w:type="page"/>
      </w:r>
    </w:p>
    <w:p w:rsidR="00130C0C" w:rsidRDefault="00130C0C" w:rsidP="00130C0C">
      <w:pPr>
        <w:pStyle w:val="Heading1"/>
      </w:pPr>
      <w:bookmarkStart w:id="23" w:name="_Toc379432398"/>
      <w:r>
        <w:lastRenderedPageBreak/>
        <w:t>Works Cited</w:t>
      </w:r>
      <w:bookmarkEnd w:id="23"/>
    </w:p>
    <w:p w:rsidR="00A177B9" w:rsidRPr="00A177B9" w:rsidRDefault="00B0019F" w:rsidP="00A177B9">
      <w:pPr>
        <w:pStyle w:val="Bibliography"/>
        <w:rPr>
          <w:rFonts w:ascii="Calibri" w:hAnsi="Calibri"/>
        </w:rPr>
      </w:pPr>
      <w:r>
        <w:fldChar w:fldCharType="begin"/>
      </w:r>
      <w:r w:rsidR="00A177B9">
        <w:instrText xml:space="preserve"> ADDIN ZOTERO_BIBL {"custom":[]} CSL_BIBLIOGRAPHY </w:instrText>
      </w:r>
      <w:r>
        <w:fldChar w:fldCharType="separate"/>
      </w:r>
      <w:r w:rsidR="00A177B9" w:rsidRPr="00A177B9">
        <w:rPr>
          <w:rFonts w:ascii="Calibri" w:hAnsi="Calibri"/>
          <w:smallCaps/>
        </w:rPr>
        <w:t>Foreman, J.W.</w:t>
      </w:r>
      <w:r w:rsidR="00A177B9" w:rsidRPr="00A177B9">
        <w:rPr>
          <w:rFonts w:ascii="Calibri" w:hAnsi="Calibri"/>
        </w:rPr>
        <w:t xml:space="preserve"> 2013. </w:t>
      </w:r>
      <w:r w:rsidR="00A177B9" w:rsidRPr="00A177B9">
        <w:rPr>
          <w:rFonts w:ascii="Calibri" w:hAnsi="Calibri"/>
          <w:i/>
          <w:iCs/>
        </w:rPr>
        <w:t>Data Smart: Using Data Science to Transform Information into Insight</w:t>
      </w:r>
      <w:r w:rsidR="00A177B9" w:rsidRPr="00A177B9">
        <w:rPr>
          <w:rFonts w:ascii="Calibri" w:hAnsi="Calibri"/>
        </w:rPr>
        <w:t>. Wiley.</w:t>
      </w:r>
    </w:p>
    <w:p w:rsidR="00A177B9" w:rsidRPr="00A177B9" w:rsidRDefault="00A177B9" w:rsidP="00A177B9">
      <w:pPr>
        <w:pStyle w:val="Bibliography"/>
        <w:rPr>
          <w:rFonts w:ascii="Calibri" w:hAnsi="Calibri"/>
        </w:rPr>
      </w:pPr>
      <w:r w:rsidRPr="00A177B9">
        <w:rPr>
          <w:rFonts w:ascii="Calibri" w:hAnsi="Calibri"/>
          <w:smallCaps/>
        </w:rPr>
        <w:t>Magoulas, R. and King, J.</w:t>
      </w:r>
      <w:r w:rsidRPr="00A177B9">
        <w:rPr>
          <w:rFonts w:ascii="Calibri" w:hAnsi="Calibri"/>
        </w:rPr>
        <w:t xml:space="preserve"> 2014. </w:t>
      </w:r>
      <w:r w:rsidRPr="00A177B9">
        <w:rPr>
          <w:rFonts w:ascii="Calibri" w:hAnsi="Calibri"/>
          <w:i/>
          <w:iCs/>
        </w:rPr>
        <w:t>2013 Data Science Salary Survey: Tools, Trends, What Pays (and What Doesn’t) for Data Professionals</w:t>
      </w:r>
      <w:r w:rsidRPr="00A177B9">
        <w:rPr>
          <w:rFonts w:ascii="Calibri" w:hAnsi="Calibri"/>
        </w:rPr>
        <w:t>. O’Reilly.</w:t>
      </w:r>
    </w:p>
    <w:p w:rsidR="00A177B9" w:rsidRPr="00A177B9" w:rsidRDefault="00A177B9" w:rsidP="00A177B9">
      <w:pPr>
        <w:pStyle w:val="Bibliography"/>
        <w:rPr>
          <w:rFonts w:ascii="Calibri" w:hAnsi="Calibri"/>
        </w:rPr>
      </w:pPr>
      <w:r w:rsidRPr="00A177B9">
        <w:rPr>
          <w:rFonts w:ascii="Calibri" w:hAnsi="Calibri"/>
          <w:smallCaps/>
        </w:rPr>
        <w:t>Maslow, A.H.</w:t>
      </w:r>
      <w:r w:rsidRPr="00A177B9">
        <w:rPr>
          <w:rFonts w:ascii="Calibri" w:hAnsi="Calibri"/>
        </w:rPr>
        <w:t xml:space="preserve"> 1966. </w:t>
      </w:r>
      <w:r w:rsidRPr="00A177B9">
        <w:rPr>
          <w:rFonts w:ascii="Calibri" w:hAnsi="Calibri"/>
          <w:i/>
          <w:iCs/>
        </w:rPr>
        <w:t>The Psychology of Science: A Reconnaissance</w:t>
      </w:r>
      <w:r w:rsidRPr="00A177B9">
        <w:rPr>
          <w:rFonts w:ascii="Calibri" w:hAnsi="Calibri"/>
        </w:rPr>
        <w:t>. Maurice Bassett.</w:t>
      </w:r>
    </w:p>
    <w:p w:rsidR="00D04157" w:rsidRDefault="00B0019F" w:rsidP="00D04157">
      <w:r>
        <w:fldChar w:fldCharType="end"/>
      </w:r>
    </w:p>
    <w:p w:rsidR="00D04157" w:rsidRDefault="00D04157" w:rsidP="00D04157">
      <w:r>
        <w:br w:type="page"/>
      </w:r>
    </w:p>
    <w:p w:rsidR="00130C0C" w:rsidRDefault="00D04157" w:rsidP="00D04157">
      <w:pPr>
        <w:pStyle w:val="Heading1"/>
      </w:pPr>
      <w:bookmarkStart w:id="24" w:name="_Toc379432399"/>
      <w:r>
        <w:lastRenderedPageBreak/>
        <w:t>Appendices</w:t>
      </w:r>
      <w:bookmarkEnd w:id="24"/>
    </w:p>
    <w:p w:rsidR="00D04157" w:rsidRDefault="00D04157" w:rsidP="00D04157">
      <w:pPr>
        <w:pStyle w:val="Heading2"/>
      </w:pPr>
      <w:bookmarkStart w:id="25" w:name="_Toc379432400"/>
      <w:r>
        <w:t>Appendix A – Recommended Learning Resources</w:t>
      </w:r>
      <w:bookmarkEnd w:id="25"/>
    </w:p>
    <w:p w:rsidR="00483CA7" w:rsidRPr="00483CA7" w:rsidRDefault="0068067D" w:rsidP="00483CA7">
      <w:r>
        <w:t xml:space="preserve">The following recommended learning resources represents a curriculum that an autodidact could use to start from being a novice to becoming proficient </w:t>
      </w:r>
      <w:r w:rsidR="00B16E3C">
        <w:t>in using Excel for data science, assuming you have subject matter expertise within a discipline already (or you know how to gain such expertise).</w:t>
      </w:r>
    </w:p>
    <w:p w:rsidR="0068067D" w:rsidRDefault="0068067D" w:rsidP="0002116A">
      <w:r>
        <w:t xml:space="preserve">For anyone who is just starting with data science, it is helpful to start with learning some of the very basic concepts and skills that will be needed to do any substantive work in the future.  One commonly cited definition of “data science” comes from Drew Conway’s </w:t>
      </w:r>
      <w:hyperlink r:id="rId16" w:history="1">
        <w:r w:rsidRPr="00483CA7">
          <w:rPr>
            <w:rStyle w:val="Hyperlink"/>
          </w:rPr>
          <w:t>Data Science Venn Diagram</w:t>
        </w:r>
      </w:hyperlink>
      <w:r w:rsidR="0002116A">
        <w:t xml:space="preserve">, which has been more formalized in the </w:t>
      </w:r>
      <w:hyperlink r:id="rId17" w:history="1">
        <w:r w:rsidR="0002116A" w:rsidRPr="0002116A">
          <w:rPr>
            <w:rStyle w:val="Hyperlink"/>
          </w:rPr>
          <w:t>Data Science Venn Diagram v2.0</w:t>
        </w:r>
      </w:hyperlink>
      <w:r w:rsidR="0002116A">
        <w:t xml:space="preserve"> by </w:t>
      </w:r>
      <w:r w:rsidR="0002116A" w:rsidRPr="0002116A">
        <w:t>Steve</w:t>
      </w:r>
      <w:r w:rsidR="0002116A">
        <w:t>n</w:t>
      </w:r>
      <w:r w:rsidR="0002116A" w:rsidRPr="0002116A">
        <w:t xml:space="preserve"> Geringe</w:t>
      </w:r>
      <w:r w:rsidR="0002116A">
        <w:t>r</w:t>
      </w:r>
      <w:r w:rsidR="00B16E3C">
        <w:t xml:space="preserve"> (now adapted by me):</w:t>
      </w:r>
    </w:p>
    <w:p w:rsidR="0068067D" w:rsidRDefault="0068067D" w:rsidP="0068067D">
      <w:r>
        <w:rPr>
          <w:noProof/>
        </w:rPr>
        <w:drawing>
          <wp:inline distT="0" distB="0" distL="0" distR="0">
            <wp:extent cx="3648075" cy="2305050"/>
            <wp:effectExtent l="0" t="0" r="0" b="0"/>
            <wp:docPr id="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68067D" w:rsidRDefault="0068067D" w:rsidP="0068067D"/>
    <w:p w:rsidR="00093A15" w:rsidRDefault="00093A15" w:rsidP="00D7321F">
      <w:pPr>
        <w:pStyle w:val="Heading3"/>
      </w:pPr>
      <w:r>
        <w:t>Introduction to Excel</w:t>
      </w:r>
    </w:p>
    <w:p w:rsidR="00AC5D10" w:rsidRPr="00AC5D10" w:rsidRDefault="00AC5D10" w:rsidP="00AC5D10"/>
    <w:p w:rsidR="005D44C7" w:rsidRDefault="005D44C7" w:rsidP="005D44C7">
      <w:pPr>
        <w:pStyle w:val="Heading4"/>
      </w:pPr>
      <w:r w:rsidRPr="005D44C7">
        <w:t>Head First Excel: A learner's guide to spreadsheets</w:t>
      </w:r>
    </w:p>
    <w:p w:rsidR="005D44C7" w:rsidRDefault="005D44C7" w:rsidP="005D44C7">
      <w:r w:rsidRPr="005D44C7">
        <w:t xml:space="preserve">Available at: </w:t>
      </w:r>
      <w:hyperlink r:id="rId23" w:history="1">
        <w:r w:rsidRPr="005D44C7">
          <w:rPr>
            <w:rStyle w:val="Hyperlink"/>
          </w:rPr>
          <w:t>Safari Books Online</w:t>
        </w:r>
      </w:hyperlink>
      <w:r w:rsidRPr="005D44C7">
        <w:t xml:space="preserve">, </w:t>
      </w:r>
      <w:hyperlink r:id="rId24" w:history="1">
        <w:r w:rsidRPr="00AC5D10">
          <w:rPr>
            <w:rStyle w:val="Hyperlink"/>
          </w:rPr>
          <w:t>Google Books</w:t>
        </w:r>
      </w:hyperlink>
      <w:r w:rsidRPr="005D44C7">
        <w:t>, Amazon, etc.</w:t>
      </w:r>
    </w:p>
    <w:p w:rsidR="005D44C7" w:rsidRPr="005D44C7" w:rsidRDefault="005D44C7" w:rsidP="005D44C7"/>
    <w:p w:rsidR="00093A15" w:rsidRPr="00093A15" w:rsidRDefault="00093A15" w:rsidP="00093A15"/>
    <w:p w:rsidR="0002116A" w:rsidRDefault="00093A15" w:rsidP="00D7321F">
      <w:pPr>
        <w:pStyle w:val="Heading3"/>
      </w:pPr>
      <w:r>
        <w:t xml:space="preserve">Introduction to </w:t>
      </w:r>
      <w:r w:rsidR="00B16E3C">
        <w:t>VBA Programming</w:t>
      </w:r>
      <w:r w:rsidR="00AC5D10">
        <w:t xml:space="preserve"> in Excel</w:t>
      </w:r>
    </w:p>
    <w:p w:rsidR="00AC5D10" w:rsidRDefault="00AC5D10" w:rsidP="00AC5D10">
      <w:pPr>
        <w:pStyle w:val="Heading4"/>
      </w:pPr>
      <w:r w:rsidRPr="00AC5D10">
        <w:t>Excel VBA Prog</w:t>
      </w:r>
      <w:r>
        <w:t>ramming For Dummies</w:t>
      </w:r>
    </w:p>
    <w:p w:rsidR="00AC5D10" w:rsidRDefault="00AC5D10" w:rsidP="00AC5D10">
      <w:r w:rsidRPr="00AC5D10">
        <w:t xml:space="preserve">Available at: </w:t>
      </w:r>
      <w:hyperlink r:id="rId25" w:history="1">
        <w:r w:rsidRPr="00AC5D10">
          <w:rPr>
            <w:rStyle w:val="Hyperlink"/>
          </w:rPr>
          <w:t>Safari Books Online</w:t>
        </w:r>
      </w:hyperlink>
      <w:r w:rsidRPr="00AC5D10">
        <w:t>, Google Books, Amazon, etc.</w:t>
      </w:r>
    </w:p>
    <w:p w:rsidR="00093A15" w:rsidRDefault="00AC5D10" w:rsidP="00AC5D10">
      <w:pPr>
        <w:pStyle w:val="Heading4"/>
      </w:pPr>
      <w:r w:rsidRPr="00AC5D10">
        <w:t>Excel Programming with VBA Starter</w:t>
      </w:r>
    </w:p>
    <w:p w:rsidR="00AC5D10" w:rsidRDefault="00AC5D10" w:rsidP="00AC5D10">
      <w:r w:rsidRPr="00AC5D10">
        <w:t xml:space="preserve">Available at: </w:t>
      </w:r>
      <w:hyperlink r:id="rId26" w:history="1">
        <w:r w:rsidRPr="00AC5D10">
          <w:rPr>
            <w:rStyle w:val="Hyperlink"/>
          </w:rPr>
          <w:t>Safari Books Online</w:t>
        </w:r>
      </w:hyperlink>
      <w:r w:rsidRPr="00AC5D10">
        <w:t>, Google Books, Amazon, etc.</w:t>
      </w:r>
    </w:p>
    <w:p w:rsidR="00AC5D10" w:rsidRDefault="00AC5D10" w:rsidP="00AC5D10">
      <w:pPr>
        <w:pStyle w:val="Heading4"/>
      </w:pPr>
      <w:r>
        <w:lastRenderedPageBreak/>
        <w:t>Excel® 2013 VBA and Macros</w:t>
      </w:r>
    </w:p>
    <w:p w:rsidR="00AC5D10" w:rsidRDefault="00AC5D10" w:rsidP="00AC5D10">
      <w:r w:rsidRPr="00AC5D10">
        <w:t xml:space="preserve">Available at: </w:t>
      </w:r>
      <w:hyperlink r:id="rId27" w:history="1">
        <w:r w:rsidRPr="00AC5D10">
          <w:rPr>
            <w:rStyle w:val="Hyperlink"/>
          </w:rPr>
          <w:t>Safari Books Online</w:t>
        </w:r>
      </w:hyperlink>
      <w:r w:rsidRPr="00AC5D10">
        <w:t>, Google Books, Amazon, etc.</w:t>
      </w:r>
    </w:p>
    <w:p w:rsidR="00120906" w:rsidRDefault="00120906" w:rsidP="00120906">
      <w:pPr>
        <w:pStyle w:val="Heading4"/>
      </w:pPr>
      <w:r w:rsidRPr="00120906">
        <w:t>Programming Excel with VBA and .NET</w:t>
      </w:r>
    </w:p>
    <w:p w:rsidR="00120906" w:rsidRPr="00120906" w:rsidRDefault="00120906" w:rsidP="00120906">
      <w:r w:rsidRPr="00120906">
        <w:t xml:space="preserve">Available at: </w:t>
      </w:r>
      <w:hyperlink r:id="rId28" w:history="1">
        <w:r w:rsidRPr="00120906">
          <w:rPr>
            <w:rStyle w:val="Hyperlink"/>
          </w:rPr>
          <w:t>Safari Books Online</w:t>
        </w:r>
      </w:hyperlink>
      <w:r w:rsidRPr="00120906">
        <w:t xml:space="preserve">, </w:t>
      </w:r>
      <w:hyperlink r:id="rId29" w:history="1">
        <w:r w:rsidRPr="00C765D7">
          <w:rPr>
            <w:rStyle w:val="Hyperlink"/>
          </w:rPr>
          <w:t>Google Books</w:t>
        </w:r>
      </w:hyperlink>
      <w:r w:rsidRPr="00120906">
        <w:t>, Amazon, etc.</w:t>
      </w:r>
    </w:p>
    <w:p w:rsidR="00AC5D10" w:rsidRDefault="00AC5D10" w:rsidP="00AC5D10"/>
    <w:p w:rsidR="00AC5D10" w:rsidRPr="00AC5D10" w:rsidRDefault="00AC5D10" w:rsidP="00AC5D10"/>
    <w:p w:rsidR="00AC5D10" w:rsidRPr="00AC5D10" w:rsidRDefault="00AC5D10" w:rsidP="00AC5D10"/>
    <w:p w:rsidR="00B16E3C" w:rsidRDefault="00B16E3C" w:rsidP="00D7321F">
      <w:pPr>
        <w:pStyle w:val="Heading3"/>
      </w:pPr>
      <w:r>
        <w:t xml:space="preserve">Introduction to </w:t>
      </w:r>
      <w:r w:rsidR="00093A15">
        <w:t xml:space="preserve">Probability and </w:t>
      </w:r>
      <w:r>
        <w:t>Statistics</w:t>
      </w:r>
    </w:p>
    <w:p w:rsidR="00093A15" w:rsidRPr="00093A15" w:rsidRDefault="00093A15" w:rsidP="00093A15">
      <w:r>
        <w:t>Assuming a person has the skills and knowledge of traditional algebra, they should be able to start to learn about probability and statistics, which has become important to every scientific discipline, and is generally the most used form of mathematics in data science.</w:t>
      </w:r>
    </w:p>
    <w:p w:rsidR="00483CA7" w:rsidRDefault="00483CA7" w:rsidP="00D7321F">
      <w:pPr>
        <w:pStyle w:val="Heading4"/>
      </w:pPr>
      <w:r w:rsidRPr="00B663F5">
        <w:t>Probability and Statistics</w:t>
      </w:r>
      <w:r>
        <w:t>, from the Khan Academy</w:t>
      </w:r>
    </w:p>
    <w:p w:rsidR="00483CA7" w:rsidRDefault="00D73327" w:rsidP="00483CA7">
      <w:hyperlink r:id="rId30" w:history="1">
        <w:r w:rsidR="00483CA7" w:rsidRPr="00352D1B">
          <w:rPr>
            <w:rStyle w:val="Hyperlink"/>
          </w:rPr>
          <w:t>http://www.khanacademy.org/math/probability</w:t>
        </w:r>
      </w:hyperlink>
    </w:p>
    <w:p w:rsidR="00591BE7" w:rsidRDefault="00591BE7" w:rsidP="00D7321F">
      <w:pPr>
        <w:pStyle w:val="Heading4"/>
      </w:pPr>
      <w:r w:rsidRPr="004530F5">
        <w:t>The Manga Guide to Statistics</w:t>
      </w:r>
    </w:p>
    <w:p w:rsidR="00591BE7" w:rsidRDefault="00591BE7" w:rsidP="00591BE7">
      <w:r w:rsidRPr="00A653C0">
        <w:t xml:space="preserve">Available at: </w:t>
      </w:r>
      <w:hyperlink r:id="rId31" w:history="1">
        <w:r w:rsidRPr="002D153F">
          <w:rPr>
            <w:rStyle w:val="Hyperlink"/>
          </w:rPr>
          <w:t>Safari Books Online</w:t>
        </w:r>
      </w:hyperlink>
      <w:r w:rsidRPr="00A653C0">
        <w:t xml:space="preserve">, </w:t>
      </w:r>
      <w:hyperlink r:id="rId32" w:history="1">
        <w:r w:rsidRPr="00591BE7">
          <w:rPr>
            <w:rStyle w:val="Hyperlink"/>
          </w:rPr>
          <w:t>Google Books</w:t>
        </w:r>
      </w:hyperlink>
      <w:r w:rsidRPr="00A653C0">
        <w:t xml:space="preserve">, </w:t>
      </w:r>
      <w:hyperlink r:id="rId33" w:history="1">
        <w:r w:rsidRPr="00591BE7">
          <w:rPr>
            <w:rStyle w:val="Hyperlink"/>
          </w:rPr>
          <w:t>Amazon</w:t>
        </w:r>
      </w:hyperlink>
      <w:r w:rsidRPr="00A653C0">
        <w:t>, etc.</w:t>
      </w:r>
    </w:p>
    <w:p w:rsidR="00093A15" w:rsidRDefault="00093A15" w:rsidP="00D7321F">
      <w:pPr>
        <w:pStyle w:val="Heading4"/>
      </w:pPr>
      <w:r w:rsidRPr="003120AE">
        <w:t>Statistical Analysis wit</w:t>
      </w:r>
      <w:r>
        <w:t>h Excel for Dummies</w:t>
      </w:r>
    </w:p>
    <w:p w:rsidR="00093A15" w:rsidRDefault="00093A15" w:rsidP="00591BE7">
      <w:r w:rsidRPr="00A653C0">
        <w:t xml:space="preserve">Available at: </w:t>
      </w:r>
      <w:hyperlink r:id="rId34" w:history="1">
        <w:r w:rsidRPr="00591BE7">
          <w:rPr>
            <w:rStyle w:val="Hyperlink"/>
          </w:rPr>
          <w:t>Safari Books Online</w:t>
        </w:r>
      </w:hyperlink>
      <w:r w:rsidRPr="00A653C0">
        <w:t>, Google Books, Amazon, etc.</w:t>
      </w:r>
    </w:p>
    <w:p w:rsidR="00483CA7" w:rsidRDefault="00093A15" w:rsidP="00D7321F">
      <w:pPr>
        <w:pStyle w:val="Heading3"/>
      </w:pPr>
      <w:r>
        <w:t>Introduction to Linear Algebra</w:t>
      </w:r>
    </w:p>
    <w:p w:rsidR="00093A15" w:rsidRDefault="00093A15" w:rsidP="00D7321F">
      <w:pPr>
        <w:pStyle w:val="Heading4"/>
      </w:pPr>
      <w:r w:rsidRPr="004530F5">
        <w:t xml:space="preserve">The Manga Guide to </w:t>
      </w:r>
      <w:r>
        <w:t>Linear Algebra</w:t>
      </w:r>
    </w:p>
    <w:p w:rsidR="00093A15" w:rsidRPr="00093A15" w:rsidRDefault="00093A15" w:rsidP="00093A15">
      <w:r w:rsidRPr="00093A15">
        <w:t>Available at: Safari Books Online, Google Books, Amazon, etc.</w:t>
      </w:r>
    </w:p>
    <w:p w:rsidR="00093A15" w:rsidRDefault="00D7321F" w:rsidP="00D7321F">
      <w:pPr>
        <w:pStyle w:val="Heading3"/>
      </w:pPr>
      <w:r>
        <w:t>Introduction to Data Science</w:t>
      </w:r>
      <w:r w:rsidR="0003678E">
        <w:t xml:space="preserve"> (With or Without Excel)</w:t>
      </w:r>
    </w:p>
    <w:p w:rsidR="0003678E" w:rsidRDefault="0003678E" w:rsidP="0003678E">
      <w:pPr>
        <w:pStyle w:val="Heading4"/>
      </w:pPr>
      <w:r w:rsidRPr="0003678E">
        <w:t>Head First Data Analysis: A Learner's Guide to Big Numbers, Statistics, and Good Decisions</w:t>
      </w:r>
    </w:p>
    <w:p w:rsidR="00406160" w:rsidRPr="00406160" w:rsidRDefault="00406160" w:rsidP="00406160">
      <w:r w:rsidRPr="001A0588">
        <w:t xml:space="preserve">Available at: </w:t>
      </w:r>
      <w:hyperlink r:id="rId35" w:history="1">
        <w:r w:rsidRPr="0003678E">
          <w:rPr>
            <w:rStyle w:val="Hyperlink"/>
          </w:rPr>
          <w:t>Safari Books Online</w:t>
        </w:r>
      </w:hyperlink>
      <w:r w:rsidRPr="001A0588">
        <w:t xml:space="preserve">, </w:t>
      </w:r>
      <w:hyperlink r:id="rId36" w:history="1">
        <w:r w:rsidRPr="00A653C0">
          <w:rPr>
            <w:rStyle w:val="Hyperlink"/>
          </w:rPr>
          <w:t>Google Books</w:t>
        </w:r>
      </w:hyperlink>
      <w:r w:rsidRPr="001A0588">
        <w:t>, Amazon, etc.</w:t>
      </w:r>
    </w:p>
    <w:p w:rsidR="00D7321F" w:rsidRDefault="00D7321F" w:rsidP="00D7321F">
      <w:pPr>
        <w:pStyle w:val="Heading4"/>
      </w:pPr>
      <w:r>
        <w:t xml:space="preserve">Data Smart: </w:t>
      </w:r>
      <w:r w:rsidRPr="008F4934">
        <w:t>Using Data Science to Transform Information into Insight</w:t>
      </w:r>
    </w:p>
    <w:p w:rsidR="00D7321F" w:rsidRPr="00F76607" w:rsidRDefault="00D7321F" w:rsidP="00D7321F">
      <w:r>
        <w:t xml:space="preserve">Available at: </w:t>
      </w:r>
      <w:hyperlink r:id="rId37" w:history="1">
        <w:r w:rsidRPr="00F76607">
          <w:rPr>
            <w:rStyle w:val="Hyperlink"/>
          </w:rPr>
          <w:t>Safari Books Online</w:t>
        </w:r>
      </w:hyperlink>
      <w:r>
        <w:t>, Google Books, Amazon, etc.</w:t>
      </w:r>
    </w:p>
    <w:p w:rsidR="00D7321F" w:rsidRPr="00D7321F" w:rsidRDefault="00D7321F" w:rsidP="00D7321F"/>
    <w:p w:rsidR="004530F5" w:rsidRPr="004530F5" w:rsidRDefault="00D7321F" w:rsidP="00D7321F">
      <w:pPr>
        <w:pStyle w:val="Heading3"/>
      </w:pPr>
      <w:bookmarkStart w:id="26" w:name="_Toc379432401"/>
      <w:r>
        <w:t xml:space="preserve">Conducting </w:t>
      </w:r>
      <w:r w:rsidR="00D04157">
        <w:t>Data Science</w:t>
      </w:r>
      <w:r w:rsidR="008F4934">
        <w:t xml:space="preserve"> </w:t>
      </w:r>
      <w:r w:rsidR="00406160">
        <w:t>with</w:t>
      </w:r>
      <w:r w:rsidR="008F4934">
        <w:t xml:space="preserve"> Excel</w:t>
      </w:r>
      <w:bookmarkEnd w:id="26"/>
    </w:p>
    <w:p w:rsidR="00F76607" w:rsidRPr="00F76607" w:rsidRDefault="00D7321F" w:rsidP="00F76607">
      <w:pPr>
        <w:pStyle w:val="Heading4"/>
      </w:pPr>
      <w:r w:rsidRPr="001A0588">
        <w:t>Statistical Analysis</w:t>
      </w:r>
      <w:r>
        <w:t xml:space="preserve">, </w:t>
      </w:r>
      <w:r w:rsidRPr="001A0588">
        <w:t>Decision Analytics</w:t>
      </w:r>
      <w:r>
        <w:t xml:space="preserve">, </w:t>
      </w:r>
      <w:r w:rsidR="00F76607" w:rsidRPr="00F76607">
        <w:t>Predictive Analytics: Microsoft® Excel</w:t>
      </w:r>
    </w:p>
    <w:p w:rsidR="008F4934" w:rsidRDefault="00D7321F" w:rsidP="00D7321F">
      <w:pPr>
        <w:pStyle w:val="NoSpacing"/>
      </w:pPr>
      <w:r w:rsidRPr="00D7321F">
        <w:t>Predictive Analytics: Microsoft® Excel</w:t>
      </w:r>
      <w:r>
        <w:t xml:space="preserve"> a</w:t>
      </w:r>
      <w:r w:rsidR="00F76607">
        <w:t xml:space="preserve">vailable at: </w:t>
      </w:r>
      <w:hyperlink r:id="rId38" w:history="1">
        <w:r w:rsidR="00F76607" w:rsidRPr="00F76607">
          <w:rPr>
            <w:rStyle w:val="Hyperlink"/>
          </w:rPr>
          <w:t>Safari Books Online</w:t>
        </w:r>
      </w:hyperlink>
      <w:r w:rsidR="00F76607">
        <w:t xml:space="preserve">, </w:t>
      </w:r>
      <w:hyperlink r:id="rId39" w:history="1">
        <w:r w:rsidR="00F76607" w:rsidRPr="001A0588">
          <w:rPr>
            <w:rStyle w:val="Hyperlink"/>
          </w:rPr>
          <w:t>Google Books</w:t>
        </w:r>
      </w:hyperlink>
      <w:r w:rsidR="00F76607">
        <w:t>, Amazon</w:t>
      </w:r>
      <w:r w:rsidR="001A0588">
        <w:t>, etc.</w:t>
      </w:r>
    </w:p>
    <w:p w:rsidR="00D7321F" w:rsidRDefault="00D7321F" w:rsidP="00D7321F">
      <w:pPr>
        <w:pStyle w:val="NoSpacing"/>
      </w:pPr>
      <w:r w:rsidRPr="00D7321F">
        <w:t>Statistical Analysis: Microsoft® Excel 2010</w:t>
      </w:r>
      <w:r>
        <w:t xml:space="preserve"> a</w:t>
      </w:r>
      <w:r w:rsidR="001A0588">
        <w:t xml:space="preserve">vailable at: </w:t>
      </w:r>
      <w:hyperlink r:id="rId40" w:history="1">
        <w:r w:rsidR="001A0588" w:rsidRPr="001A0588">
          <w:rPr>
            <w:rStyle w:val="Hyperlink"/>
          </w:rPr>
          <w:t>Safari Books Online</w:t>
        </w:r>
      </w:hyperlink>
      <w:r w:rsidR="001A0588">
        <w:t>, Google Books, Amazon, etc.</w:t>
      </w:r>
    </w:p>
    <w:p w:rsidR="00D7321F" w:rsidRDefault="00D7321F" w:rsidP="00D7321F">
      <w:pPr>
        <w:pStyle w:val="NoSpacing"/>
      </w:pPr>
      <w:r w:rsidRPr="00D7321F">
        <w:t>Decision Analytics: Microsoft® Excel®</w:t>
      </w:r>
      <w:r>
        <w:t xml:space="preserve"> a</w:t>
      </w:r>
      <w:r w:rsidR="001A0588" w:rsidRPr="001A0588">
        <w:t xml:space="preserve">vailable at: </w:t>
      </w:r>
      <w:hyperlink r:id="rId41" w:history="1">
        <w:r w:rsidR="001A0588" w:rsidRPr="001A0588">
          <w:rPr>
            <w:rStyle w:val="Hyperlink"/>
          </w:rPr>
          <w:t>Safari Books Online</w:t>
        </w:r>
      </w:hyperlink>
      <w:r w:rsidR="001A0588" w:rsidRPr="001A0588">
        <w:t>, Google Books, Amazon, etc.</w:t>
      </w:r>
    </w:p>
    <w:p w:rsidR="00D7321F" w:rsidRDefault="00D7321F" w:rsidP="00D7321F">
      <w:pPr>
        <w:pStyle w:val="NoSpacing"/>
      </w:pPr>
    </w:p>
    <w:p w:rsidR="00D7321F" w:rsidRDefault="00D7321F" w:rsidP="00D7321F">
      <w:r>
        <w:t>These three books represent the trilogy of how to use Excel for foundational data science tasks.</w:t>
      </w:r>
    </w:p>
    <w:p w:rsidR="005D44C7" w:rsidRPr="00A653C0" w:rsidRDefault="005D44C7" w:rsidP="005D44C7">
      <w:pPr>
        <w:pStyle w:val="Heading4"/>
      </w:pPr>
      <w:r w:rsidRPr="00A653C0">
        <w:lastRenderedPageBreak/>
        <w:t>Microsoft Excel 2010: Data Analysis and Business Modeling</w:t>
      </w:r>
    </w:p>
    <w:p w:rsidR="005D44C7" w:rsidRDefault="005D44C7" w:rsidP="005D44C7">
      <w:r w:rsidRPr="00A653C0">
        <w:t>Available at: Safari Books Online, Google Books, Amazon, etc.</w:t>
      </w:r>
    </w:p>
    <w:p w:rsidR="005D44C7" w:rsidRDefault="005D44C7" w:rsidP="00D7321F"/>
    <w:p w:rsidR="00406160" w:rsidRDefault="005D44C7" w:rsidP="00406160">
      <w:pPr>
        <w:pStyle w:val="Heading3"/>
      </w:pPr>
      <w:r>
        <w:t>Working with Databases</w:t>
      </w:r>
    </w:p>
    <w:p w:rsidR="005D44C7" w:rsidRDefault="005D44C7" w:rsidP="005D44C7">
      <w:pPr>
        <w:pStyle w:val="Heading4"/>
      </w:pPr>
      <w:r w:rsidRPr="00A653C0">
        <w:t>Data Analysis Using SQL and Excel</w:t>
      </w:r>
    </w:p>
    <w:p w:rsidR="005D44C7" w:rsidRDefault="005D44C7" w:rsidP="005D44C7">
      <w:r w:rsidRPr="00A653C0">
        <w:t>Available at: Safari Books Online, Google Books, Amazon, etc.</w:t>
      </w:r>
    </w:p>
    <w:p w:rsidR="005D44C7" w:rsidRDefault="005D44C7" w:rsidP="005D44C7">
      <w:pPr>
        <w:pStyle w:val="Heading4"/>
      </w:pPr>
      <w:r w:rsidRPr="00A653C0">
        <w:t>Access Data Analysis Cookbook</w:t>
      </w:r>
    </w:p>
    <w:p w:rsidR="005D44C7" w:rsidRPr="00A653C0" w:rsidRDefault="005D44C7" w:rsidP="005D44C7">
      <w:r w:rsidRPr="00A653C0">
        <w:t>Available at: Safari Books Online, Google Books, Amazon, etc.</w:t>
      </w:r>
    </w:p>
    <w:p w:rsidR="005D44C7" w:rsidRPr="005D44C7" w:rsidRDefault="005D44C7" w:rsidP="005D44C7"/>
    <w:p w:rsidR="005D44C7" w:rsidRDefault="005D44C7" w:rsidP="005D44C7">
      <w:pPr>
        <w:pStyle w:val="Heading3"/>
      </w:pPr>
      <w:r>
        <w:t>Expanding to Other Programming Languages: Python &amp; R</w:t>
      </w:r>
    </w:p>
    <w:p w:rsidR="005D44C7" w:rsidRDefault="005D44C7" w:rsidP="005D44C7">
      <w:pPr>
        <w:pStyle w:val="Heading4"/>
      </w:pPr>
      <w:r w:rsidRPr="005D44C7">
        <w:t>Head First Programming: A Learner's Guide to Programming Using the Python Language</w:t>
      </w:r>
    </w:p>
    <w:p w:rsidR="005D44C7" w:rsidRPr="00A653C0" w:rsidRDefault="005D44C7" w:rsidP="005D44C7">
      <w:r w:rsidRPr="00A653C0">
        <w:t xml:space="preserve">Available at: </w:t>
      </w:r>
      <w:hyperlink r:id="rId42" w:history="1">
        <w:r w:rsidRPr="005D44C7">
          <w:rPr>
            <w:rStyle w:val="Hyperlink"/>
          </w:rPr>
          <w:t>Safari Books Online</w:t>
        </w:r>
      </w:hyperlink>
      <w:r w:rsidRPr="00A653C0">
        <w:t>, Google Books, Amazon, etc.</w:t>
      </w:r>
    </w:p>
    <w:p w:rsidR="00D7321F" w:rsidRDefault="00406160" w:rsidP="00406160">
      <w:pPr>
        <w:pStyle w:val="Heading3"/>
      </w:pPr>
      <w:r>
        <w:t>Advanced Data Science Topics</w:t>
      </w:r>
    </w:p>
    <w:p w:rsidR="00406160" w:rsidRDefault="00406160" w:rsidP="00406160">
      <w:pPr>
        <w:pStyle w:val="Heading4"/>
      </w:pPr>
      <w:r>
        <w:t>Mining Text Data</w:t>
      </w:r>
    </w:p>
    <w:p w:rsidR="00406160" w:rsidRDefault="00406160" w:rsidP="00406160">
      <w:r>
        <w:t xml:space="preserve">Available at: </w:t>
      </w:r>
      <w:hyperlink r:id="rId43" w:history="1">
        <w:r w:rsidRPr="00406160">
          <w:rPr>
            <w:rStyle w:val="Hyperlink"/>
          </w:rPr>
          <w:t>Google Books</w:t>
        </w:r>
      </w:hyperlink>
      <w:r>
        <w:t xml:space="preserve">, </w:t>
      </w:r>
      <w:hyperlink r:id="rId44" w:history="1">
        <w:r w:rsidRPr="00406160">
          <w:rPr>
            <w:rStyle w:val="Hyperlink"/>
          </w:rPr>
          <w:t>Amazon</w:t>
        </w:r>
      </w:hyperlink>
      <w:r>
        <w:t>, etc.</w:t>
      </w:r>
    </w:p>
    <w:p w:rsidR="00406160" w:rsidRPr="00406160" w:rsidRDefault="00406160" w:rsidP="00406160"/>
    <w:p w:rsidR="00A653C0" w:rsidRDefault="00A653C0" w:rsidP="00A653C0">
      <w:pPr>
        <w:pStyle w:val="Heading4"/>
      </w:pPr>
      <w:r w:rsidRPr="00A653C0">
        <w:t>Excel Data Analysis: Your visual blueprint for creating and analyzing data, charts, and PivotTables</w:t>
      </w:r>
    </w:p>
    <w:p w:rsidR="00A653C0" w:rsidRDefault="00A653C0" w:rsidP="00A653C0">
      <w:r w:rsidRPr="00A653C0">
        <w:t>Available at: Safari Books Online, Google Books, Amazon, etc.</w:t>
      </w:r>
    </w:p>
    <w:p w:rsidR="00A653C0" w:rsidRDefault="00A653C0" w:rsidP="00A653C0">
      <w:pPr>
        <w:pStyle w:val="Heading4"/>
      </w:pPr>
      <w:r w:rsidRPr="00A653C0">
        <w:t>Data Analysis Microsoft with Access 2010: From Simple Queries to Business Intelligence</w:t>
      </w:r>
    </w:p>
    <w:p w:rsidR="00A653C0" w:rsidRDefault="00A653C0" w:rsidP="00A653C0">
      <w:r w:rsidRPr="00A653C0">
        <w:t>Available at: Safari Books Online, Google Books, Amazon, etc.</w:t>
      </w:r>
    </w:p>
    <w:p w:rsidR="00A653C0" w:rsidRDefault="00A653C0" w:rsidP="00A653C0">
      <w:pPr>
        <w:pStyle w:val="Heading4"/>
      </w:pPr>
      <w:r w:rsidRPr="00A653C0">
        <w:t>Data Mining Applications for Empowering Knowledge Societies</w:t>
      </w:r>
    </w:p>
    <w:p w:rsidR="00A653C0" w:rsidRPr="00A653C0" w:rsidRDefault="00A653C0" w:rsidP="00A653C0">
      <w:r w:rsidRPr="00A653C0">
        <w:t>Available at: Safari Books Online, Google Books, Amazon, etc.</w:t>
      </w:r>
    </w:p>
    <w:p w:rsidR="00A653C0" w:rsidRDefault="00A653C0" w:rsidP="00A653C0">
      <w:pPr>
        <w:pStyle w:val="Heading4"/>
      </w:pPr>
      <w:r w:rsidRPr="00A653C0">
        <w:t>Social and Political Implications of Data Mining: Knowledge Management in E-Government</w:t>
      </w:r>
    </w:p>
    <w:p w:rsidR="00A653C0" w:rsidRDefault="00A653C0" w:rsidP="00A653C0">
      <w:r w:rsidRPr="00A653C0">
        <w:t>Available at: Safari Books Online, Google Books, Amazon, etc.</w:t>
      </w:r>
    </w:p>
    <w:p w:rsidR="004530F5" w:rsidRDefault="004530F5" w:rsidP="004530F5">
      <w:pPr>
        <w:pStyle w:val="Heading4"/>
      </w:pPr>
      <w:r w:rsidRPr="004530F5">
        <w:t xml:space="preserve">Data Mining For Business Intelligence: Concepts, Techniques, and Applications in Microsoft Office Excel with </w:t>
      </w:r>
      <w:proofErr w:type="spellStart"/>
      <w:r w:rsidRPr="004530F5">
        <w:t>XLMiner</w:t>
      </w:r>
      <w:proofErr w:type="spellEnd"/>
    </w:p>
    <w:p w:rsidR="004530F5" w:rsidRDefault="004530F5" w:rsidP="004530F5">
      <w:r w:rsidRPr="00A653C0">
        <w:t>Available at: Safari Books Online, Google Books, Amazon, etc.</w:t>
      </w:r>
    </w:p>
    <w:p w:rsidR="00AD1739" w:rsidRDefault="00AD1739" w:rsidP="00AD1739">
      <w:pPr>
        <w:pStyle w:val="Heading4"/>
      </w:pPr>
      <w:r w:rsidRPr="00AD1739">
        <w:t>Visual Intelligence: Microsoft Tools and Techniques for Visualizing Data</w:t>
      </w:r>
    </w:p>
    <w:p w:rsidR="00AD1739" w:rsidRPr="00AD1739" w:rsidRDefault="00AD1739" w:rsidP="00AD1739">
      <w:r w:rsidRPr="00A653C0">
        <w:t>Available at: Safari Books Online, Google Books, Amazon, etc.</w:t>
      </w:r>
    </w:p>
    <w:p w:rsidR="00A653C0" w:rsidRPr="00A653C0" w:rsidRDefault="00A653C0" w:rsidP="00A653C0"/>
    <w:p w:rsidR="00A653C0" w:rsidRDefault="00A653C0" w:rsidP="00A653C0">
      <w:pPr>
        <w:pStyle w:val="Heading4"/>
      </w:pPr>
      <w:r w:rsidRPr="00A653C0">
        <w:t xml:space="preserve">Business Intelligence </w:t>
      </w:r>
      <w:r w:rsidR="004530F5" w:rsidRPr="00A653C0">
        <w:t>for</w:t>
      </w:r>
      <w:r w:rsidRPr="00A653C0">
        <w:t xml:space="preserve"> Dummies</w:t>
      </w:r>
    </w:p>
    <w:p w:rsidR="00A653C0" w:rsidRDefault="00A653C0" w:rsidP="00A653C0">
      <w:r w:rsidRPr="00A653C0">
        <w:t>Available at: Safari Books Online, Google Books, Amazon, etc.</w:t>
      </w:r>
    </w:p>
    <w:p w:rsidR="004530F5" w:rsidRDefault="004530F5" w:rsidP="004530F5">
      <w:pPr>
        <w:pStyle w:val="Heading4"/>
      </w:pPr>
      <w:r w:rsidRPr="004530F5">
        <w:lastRenderedPageBreak/>
        <w:t>Even You Can Learn Statistics: A Guide for Everyone Who Has Ever Been Afra</w:t>
      </w:r>
      <w:r>
        <w:t>id of Statistics</w:t>
      </w:r>
    </w:p>
    <w:p w:rsidR="004530F5" w:rsidRDefault="004530F5" w:rsidP="004530F5">
      <w:r w:rsidRPr="00A653C0">
        <w:t>Available at: Safari Books Online, Google Books, Amazon, etc.</w:t>
      </w:r>
    </w:p>
    <w:p w:rsidR="004530F5" w:rsidRPr="004530F5" w:rsidRDefault="004530F5" w:rsidP="004530F5">
      <w:pPr>
        <w:pStyle w:val="Heading4"/>
      </w:pPr>
      <w:r w:rsidRPr="004530F5">
        <w:t>Statistics Hacks</w:t>
      </w:r>
    </w:p>
    <w:p w:rsidR="004530F5" w:rsidRDefault="004530F5" w:rsidP="004530F5">
      <w:r w:rsidRPr="00A653C0">
        <w:t>Available at: Safari Books Online, Google Books, Amazon, etc.</w:t>
      </w:r>
    </w:p>
    <w:p w:rsidR="00A653C0" w:rsidRDefault="004530F5" w:rsidP="004530F5">
      <w:pPr>
        <w:pStyle w:val="Heading4"/>
      </w:pPr>
      <w:r w:rsidRPr="004530F5">
        <w:t>Think Stats</w:t>
      </w:r>
    </w:p>
    <w:p w:rsidR="004530F5" w:rsidRDefault="004530F5" w:rsidP="004530F5">
      <w:r w:rsidRPr="00A653C0">
        <w:t>Available at: Safari Books Online, Google Books, Amazon, etc.</w:t>
      </w:r>
    </w:p>
    <w:p w:rsidR="004530F5" w:rsidRPr="004530F5" w:rsidRDefault="004530F5" w:rsidP="004530F5"/>
    <w:p w:rsidR="00D04157" w:rsidRDefault="008F4934" w:rsidP="00D04157">
      <w:pPr>
        <w:pStyle w:val="Heading3"/>
      </w:pPr>
      <w:bookmarkStart w:id="27" w:name="_Toc379432404"/>
      <w:r>
        <w:t>Other Resources worth Investigating</w:t>
      </w:r>
      <w:bookmarkEnd w:id="27"/>
    </w:p>
    <w:p w:rsidR="004530F5" w:rsidRDefault="004530F5" w:rsidP="004530F5">
      <w:pPr>
        <w:pStyle w:val="Heading4"/>
      </w:pPr>
      <w:r w:rsidRPr="004530F5">
        <w:t>Gamification by Design</w:t>
      </w:r>
    </w:p>
    <w:p w:rsidR="004530F5" w:rsidRDefault="004530F5" w:rsidP="004530F5">
      <w:r w:rsidRPr="00A653C0">
        <w:t>Available at: Safari Books Online, Google Books, Amazon, etc.</w:t>
      </w:r>
    </w:p>
    <w:p w:rsidR="0003678E" w:rsidRDefault="0003678E" w:rsidP="0003678E">
      <w:pPr>
        <w:pStyle w:val="Heading4"/>
      </w:pPr>
      <w:r w:rsidRPr="0003678E">
        <w:t>Who Is Fourier? A Mathematical Adventure</w:t>
      </w:r>
    </w:p>
    <w:p w:rsidR="0003678E" w:rsidRDefault="0003678E" w:rsidP="0003678E">
      <w:r w:rsidRPr="00A653C0">
        <w:t>Available at: Safari Books Online, Google Books, Amazon, etc.</w:t>
      </w:r>
    </w:p>
    <w:p w:rsidR="0003678E" w:rsidRPr="0003678E" w:rsidRDefault="0003678E" w:rsidP="0003678E"/>
    <w:p w:rsidR="004530F5" w:rsidRPr="004530F5" w:rsidRDefault="004530F5" w:rsidP="004530F5"/>
    <w:p w:rsidR="003C795C" w:rsidRDefault="003C795C" w:rsidP="003C795C"/>
    <w:p w:rsidR="003C795C" w:rsidRPr="003C795C" w:rsidRDefault="003C795C" w:rsidP="003C795C">
      <w:pPr>
        <w:pStyle w:val="Heading2"/>
      </w:pPr>
      <w:r>
        <w:t>Appendix B – Details about Licensing</w:t>
      </w:r>
    </w:p>
    <w:sectPr w:rsidR="003C795C" w:rsidRPr="003C795C" w:rsidSect="004F2094">
      <w:footerReference w:type="default" r:id="rId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3327" w:rsidRDefault="00D73327" w:rsidP="00C356C3">
      <w:pPr>
        <w:spacing w:after="0" w:line="240" w:lineRule="auto"/>
      </w:pPr>
      <w:r>
        <w:separator/>
      </w:r>
    </w:p>
  </w:endnote>
  <w:endnote w:type="continuationSeparator" w:id="0">
    <w:p w:rsidR="00D73327" w:rsidRDefault="00D73327" w:rsidP="00C356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897578897"/>
      <w:docPartObj>
        <w:docPartGallery w:val="Page Numbers (Bottom of Page)"/>
        <w:docPartUnique/>
      </w:docPartObj>
    </w:sdtPr>
    <w:sdtEndPr/>
    <w:sdtContent>
      <w:p w:rsidR="00F4739F" w:rsidRDefault="00D73327">
        <w:pPr>
          <w:pStyle w:val="Footer"/>
          <w:jc w:val="center"/>
        </w:pPr>
        <w:r>
          <w:rPr>
            <w:noProof/>
          </w:rPr>
        </w:r>
        <w:r>
          <w:rPr>
            <w:noProof/>
          </w:rPr>
          <w:pict>
            <v:shapetype id="_x0000_t110" coordsize="21600,21600" o:spt="110" path="m10800,l,10800,10800,21600,21600,10800xe">
              <v:stroke joinstyle="miter"/>
              <v:path gradientshapeok="t" o:connecttype="rect" textboxrect="5400,5400,16200,16200"/>
            </v:shapetype>
            <v:shape id="AutoShape 1" o:spid="_x0000_s2049"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" fillcolor="black" stroked="f">
              <v:fill r:id="rId1" o:title="" type="pattern"/>
              <w10:anchorlock/>
            </v:shape>
          </w:pict>
        </w:r>
      </w:p>
      <w:p w:rsidR="00F4739F" w:rsidRDefault="0021296D">
        <w:pPr>
          <w:pStyle w:val="Footer"/>
          <w:jc w:val="center"/>
        </w:pPr>
        <w:r>
          <w:fldChar w:fldCharType="begin"/>
        </w:r>
        <w:r>
          <w:instrText xml:space="preserve"> PAGE    \* MERGEFORMAT </w:instrText>
        </w:r>
        <w:r>
          <w:fldChar w:fldCharType="separate"/>
        </w:r>
        <w:r w:rsidR="0070323C">
          <w:rPr>
            <w:noProof/>
          </w:rPr>
          <w:t>7</w:t>
        </w:r>
        <w:r>
          <w:rPr>
            <w:noProof/>
          </w:rPr>
          <w:fldChar w:fldCharType="end"/>
        </w:r>
      </w:p>
    </w:sdtContent>
  </w:sdt>
  <w:p w:rsidR="00F4739F" w:rsidRDefault="00F473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3327" w:rsidRDefault="00D73327" w:rsidP="00C356C3">
      <w:pPr>
        <w:spacing w:after="0" w:line="240" w:lineRule="auto"/>
      </w:pPr>
      <w:r>
        <w:separator/>
      </w:r>
    </w:p>
  </w:footnote>
  <w:footnote w:type="continuationSeparator" w:id="0">
    <w:p w:rsidR="00D73327" w:rsidRDefault="00D73327" w:rsidP="00C356C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8BB6A10"/>
    <w:multiLevelType w:val="hybridMultilevel"/>
    <w:tmpl w:val="686A3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57F1657"/>
    <w:multiLevelType w:val="hybridMultilevel"/>
    <w:tmpl w:val="80D01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F0A08C8"/>
    <w:multiLevelType w:val="hybridMultilevel"/>
    <w:tmpl w:val="13D88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424C6E"/>
    <w:rsid w:val="0002116A"/>
    <w:rsid w:val="0003678E"/>
    <w:rsid w:val="00041AFD"/>
    <w:rsid w:val="000440CE"/>
    <w:rsid w:val="00083AF0"/>
    <w:rsid w:val="00093A15"/>
    <w:rsid w:val="000A12DB"/>
    <w:rsid w:val="000A428F"/>
    <w:rsid w:val="001005DF"/>
    <w:rsid w:val="00120906"/>
    <w:rsid w:val="00123AA3"/>
    <w:rsid w:val="00130C0C"/>
    <w:rsid w:val="001816E8"/>
    <w:rsid w:val="0018460C"/>
    <w:rsid w:val="001A0588"/>
    <w:rsid w:val="001B3C26"/>
    <w:rsid w:val="0021296D"/>
    <w:rsid w:val="00240E06"/>
    <w:rsid w:val="002652E2"/>
    <w:rsid w:val="0027187D"/>
    <w:rsid w:val="002A7651"/>
    <w:rsid w:val="002D153F"/>
    <w:rsid w:val="002E5F62"/>
    <w:rsid w:val="003120AE"/>
    <w:rsid w:val="00312BA3"/>
    <w:rsid w:val="00345F23"/>
    <w:rsid w:val="00364938"/>
    <w:rsid w:val="003804D1"/>
    <w:rsid w:val="003C795C"/>
    <w:rsid w:val="00406160"/>
    <w:rsid w:val="00424C6E"/>
    <w:rsid w:val="004453B1"/>
    <w:rsid w:val="004530F5"/>
    <w:rsid w:val="004644B2"/>
    <w:rsid w:val="004819C8"/>
    <w:rsid w:val="00483CA7"/>
    <w:rsid w:val="004F2094"/>
    <w:rsid w:val="004F295D"/>
    <w:rsid w:val="00591BE7"/>
    <w:rsid w:val="005950C7"/>
    <w:rsid w:val="005A3696"/>
    <w:rsid w:val="005C3780"/>
    <w:rsid w:val="005D44C7"/>
    <w:rsid w:val="00621DFC"/>
    <w:rsid w:val="00626098"/>
    <w:rsid w:val="00635A2F"/>
    <w:rsid w:val="00675DB3"/>
    <w:rsid w:val="0068067D"/>
    <w:rsid w:val="006D613A"/>
    <w:rsid w:val="006F0239"/>
    <w:rsid w:val="0070323C"/>
    <w:rsid w:val="00755A5D"/>
    <w:rsid w:val="007A3711"/>
    <w:rsid w:val="007E0CA0"/>
    <w:rsid w:val="008032F2"/>
    <w:rsid w:val="00827CB8"/>
    <w:rsid w:val="00844291"/>
    <w:rsid w:val="008C6837"/>
    <w:rsid w:val="008D4059"/>
    <w:rsid w:val="008F031C"/>
    <w:rsid w:val="008F4934"/>
    <w:rsid w:val="00922B44"/>
    <w:rsid w:val="00A1191F"/>
    <w:rsid w:val="00A177B9"/>
    <w:rsid w:val="00A653C0"/>
    <w:rsid w:val="00A723B2"/>
    <w:rsid w:val="00A81CD2"/>
    <w:rsid w:val="00A83369"/>
    <w:rsid w:val="00AA18E5"/>
    <w:rsid w:val="00AB67FB"/>
    <w:rsid w:val="00AC5D10"/>
    <w:rsid w:val="00AD1739"/>
    <w:rsid w:val="00B0019F"/>
    <w:rsid w:val="00B16E3C"/>
    <w:rsid w:val="00B663F5"/>
    <w:rsid w:val="00BC342C"/>
    <w:rsid w:val="00C356C3"/>
    <w:rsid w:val="00C62FE0"/>
    <w:rsid w:val="00C765D7"/>
    <w:rsid w:val="00C96D55"/>
    <w:rsid w:val="00CA4385"/>
    <w:rsid w:val="00D04157"/>
    <w:rsid w:val="00D72375"/>
    <w:rsid w:val="00D7321F"/>
    <w:rsid w:val="00D73327"/>
    <w:rsid w:val="00D844A8"/>
    <w:rsid w:val="00D857CA"/>
    <w:rsid w:val="00E22D2C"/>
    <w:rsid w:val="00ED52C5"/>
    <w:rsid w:val="00F02645"/>
    <w:rsid w:val="00F11572"/>
    <w:rsid w:val="00F15E0C"/>
    <w:rsid w:val="00F4739F"/>
    <w:rsid w:val="00F723EF"/>
    <w:rsid w:val="00F76607"/>
    <w:rsid w:val="00F85D03"/>
    <w:rsid w:val="00FD6098"/>
    <w:rsid w:val="00FE41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docId w15:val="{F64622A7-BCE6-4561-8E06-2ACFAE611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094"/>
  </w:style>
  <w:style w:type="paragraph" w:styleId="Heading1">
    <w:name w:val="heading 1"/>
    <w:basedOn w:val="Normal"/>
    <w:next w:val="Normal"/>
    <w:link w:val="Heading1Char"/>
    <w:uiPriority w:val="9"/>
    <w:qFormat/>
    <w:rsid w:val="00424C6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24C6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D405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4385"/>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B16E3C"/>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24C6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24C6E"/>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24C6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24C6E"/>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424C6E"/>
    <w:rPr>
      <w:color w:val="808080"/>
    </w:rPr>
  </w:style>
  <w:style w:type="paragraph" w:styleId="BalloonText">
    <w:name w:val="Balloon Text"/>
    <w:basedOn w:val="Normal"/>
    <w:link w:val="BalloonTextChar"/>
    <w:uiPriority w:val="99"/>
    <w:semiHidden/>
    <w:unhideWhenUsed/>
    <w:rsid w:val="00424C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4C6E"/>
    <w:rPr>
      <w:rFonts w:ascii="Tahoma" w:hAnsi="Tahoma" w:cs="Tahoma"/>
      <w:sz w:val="16"/>
      <w:szCs w:val="16"/>
    </w:rPr>
  </w:style>
  <w:style w:type="character" w:styleId="Hyperlink">
    <w:name w:val="Hyperlink"/>
    <w:basedOn w:val="DefaultParagraphFont"/>
    <w:uiPriority w:val="99"/>
    <w:unhideWhenUsed/>
    <w:rsid w:val="00424C6E"/>
    <w:rPr>
      <w:color w:val="0000FF" w:themeColor="hyperlink"/>
      <w:u w:val="single"/>
    </w:rPr>
  </w:style>
  <w:style w:type="character" w:customStyle="1" w:styleId="Heading1Char">
    <w:name w:val="Heading 1 Char"/>
    <w:basedOn w:val="DefaultParagraphFont"/>
    <w:link w:val="Heading1"/>
    <w:uiPriority w:val="9"/>
    <w:rsid w:val="00424C6E"/>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424C6E"/>
    <w:pPr>
      <w:outlineLvl w:val="9"/>
    </w:pPr>
    <w:rPr>
      <w:lang w:eastAsia="ja-JP"/>
    </w:rPr>
  </w:style>
  <w:style w:type="paragraph" w:styleId="TOC1">
    <w:name w:val="toc 1"/>
    <w:basedOn w:val="Normal"/>
    <w:next w:val="Normal"/>
    <w:autoRedefine/>
    <w:uiPriority w:val="39"/>
    <w:unhideWhenUsed/>
    <w:rsid w:val="00424C6E"/>
    <w:pPr>
      <w:spacing w:after="100"/>
    </w:pPr>
  </w:style>
  <w:style w:type="character" w:customStyle="1" w:styleId="Heading2Char">
    <w:name w:val="Heading 2 Char"/>
    <w:basedOn w:val="DefaultParagraphFont"/>
    <w:link w:val="Heading2"/>
    <w:uiPriority w:val="9"/>
    <w:rsid w:val="00424C6E"/>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130C0C"/>
    <w:pPr>
      <w:spacing w:after="100"/>
      <w:ind w:left="220"/>
    </w:pPr>
  </w:style>
  <w:style w:type="paragraph" w:styleId="Bibliography">
    <w:name w:val="Bibliography"/>
    <w:basedOn w:val="Normal"/>
    <w:next w:val="Normal"/>
    <w:uiPriority w:val="37"/>
    <w:unhideWhenUsed/>
    <w:rsid w:val="00130C0C"/>
    <w:pPr>
      <w:spacing w:after="240" w:line="240" w:lineRule="auto"/>
      <w:ind w:left="720" w:hanging="720"/>
    </w:pPr>
  </w:style>
  <w:style w:type="character" w:customStyle="1" w:styleId="Heading3Char">
    <w:name w:val="Heading 3 Char"/>
    <w:basedOn w:val="DefaultParagraphFont"/>
    <w:link w:val="Heading3"/>
    <w:uiPriority w:val="9"/>
    <w:rsid w:val="008D4059"/>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123AA3"/>
    <w:pPr>
      <w:spacing w:after="100"/>
      <w:ind w:left="440"/>
    </w:pPr>
  </w:style>
  <w:style w:type="character" w:customStyle="1" w:styleId="Heading4Char">
    <w:name w:val="Heading 4 Char"/>
    <w:basedOn w:val="DefaultParagraphFont"/>
    <w:link w:val="Heading4"/>
    <w:uiPriority w:val="9"/>
    <w:rsid w:val="00CA4385"/>
    <w:rPr>
      <w:rFonts w:asciiTheme="majorHAnsi" w:eastAsiaTheme="majorEastAsia" w:hAnsiTheme="majorHAnsi" w:cstheme="majorBidi"/>
      <w:i/>
      <w:iCs/>
      <w:color w:val="365F91" w:themeColor="accent1" w:themeShade="BF"/>
    </w:rPr>
  </w:style>
  <w:style w:type="paragraph" w:styleId="NormalWeb">
    <w:name w:val="Normal (Web)"/>
    <w:basedOn w:val="Normal"/>
    <w:uiPriority w:val="99"/>
    <w:semiHidden/>
    <w:unhideWhenUsed/>
    <w:rsid w:val="00C356C3"/>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C356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56C3"/>
  </w:style>
  <w:style w:type="paragraph" w:styleId="Footer">
    <w:name w:val="footer"/>
    <w:basedOn w:val="Normal"/>
    <w:link w:val="FooterChar"/>
    <w:uiPriority w:val="99"/>
    <w:unhideWhenUsed/>
    <w:rsid w:val="00C356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56C3"/>
  </w:style>
  <w:style w:type="paragraph" w:styleId="ListParagraph">
    <w:name w:val="List Paragraph"/>
    <w:basedOn w:val="Normal"/>
    <w:uiPriority w:val="34"/>
    <w:qFormat/>
    <w:rsid w:val="00C96D55"/>
    <w:pPr>
      <w:ind w:left="720"/>
      <w:contextualSpacing/>
    </w:pPr>
  </w:style>
  <w:style w:type="paragraph" w:styleId="DocumentMap">
    <w:name w:val="Document Map"/>
    <w:basedOn w:val="Normal"/>
    <w:link w:val="DocumentMapChar"/>
    <w:uiPriority w:val="99"/>
    <w:semiHidden/>
    <w:unhideWhenUsed/>
    <w:rsid w:val="00B663F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663F5"/>
    <w:rPr>
      <w:rFonts w:ascii="Tahoma" w:hAnsi="Tahoma" w:cs="Tahoma"/>
      <w:sz w:val="16"/>
      <w:szCs w:val="16"/>
    </w:rPr>
  </w:style>
  <w:style w:type="character" w:styleId="FollowedHyperlink">
    <w:name w:val="FollowedHyperlink"/>
    <w:basedOn w:val="DefaultParagraphFont"/>
    <w:uiPriority w:val="99"/>
    <w:semiHidden/>
    <w:unhideWhenUsed/>
    <w:rsid w:val="00591BE7"/>
    <w:rPr>
      <w:color w:val="800080" w:themeColor="followedHyperlink"/>
      <w:u w:val="single"/>
    </w:rPr>
  </w:style>
  <w:style w:type="character" w:customStyle="1" w:styleId="Heading5Char">
    <w:name w:val="Heading 5 Char"/>
    <w:basedOn w:val="DefaultParagraphFont"/>
    <w:link w:val="Heading5"/>
    <w:uiPriority w:val="9"/>
    <w:rsid w:val="00B16E3C"/>
    <w:rPr>
      <w:rFonts w:asciiTheme="majorHAnsi" w:eastAsiaTheme="majorEastAsia" w:hAnsiTheme="majorHAnsi" w:cstheme="majorBidi"/>
      <w:color w:val="365F91" w:themeColor="accent1" w:themeShade="BF"/>
    </w:rPr>
  </w:style>
  <w:style w:type="paragraph" w:styleId="NoSpacing">
    <w:name w:val="No Spacing"/>
    <w:uiPriority w:val="1"/>
    <w:qFormat/>
    <w:rsid w:val="00D7321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85810">
      <w:bodyDiv w:val="1"/>
      <w:marLeft w:val="0"/>
      <w:marRight w:val="0"/>
      <w:marTop w:val="0"/>
      <w:marBottom w:val="0"/>
      <w:divBdr>
        <w:top w:val="none" w:sz="0" w:space="0" w:color="auto"/>
        <w:left w:val="none" w:sz="0" w:space="0" w:color="auto"/>
        <w:bottom w:val="none" w:sz="0" w:space="0" w:color="auto"/>
        <w:right w:val="none" w:sz="0" w:space="0" w:color="auto"/>
      </w:divBdr>
    </w:div>
    <w:div w:id="1138953418">
      <w:bodyDiv w:val="1"/>
      <w:marLeft w:val="0"/>
      <w:marRight w:val="0"/>
      <w:marTop w:val="0"/>
      <w:marBottom w:val="0"/>
      <w:divBdr>
        <w:top w:val="none" w:sz="0" w:space="0" w:color="auto"/>
        <w:left w:val="none" w:sz="0" w:space="0" w:color="auto"/>
        <w:bottom w:val="none" w:sz="0" w:space="0" w:color="auto"/>
        <w:right w:val="none" w:sz="0" w:space="0" w:color="auto"/>
      </w:divBdr>
    </w:div>
    <w:div w:id="2096197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diagramData" Target="diagrams/data1.xml"/><Relationship Id="rId26" Type="http://schemas.openxmlformats.org/officeDocument/2006/relationships/hyperlink" Target="http://my.safaribooksonline.com/book/programming/vba/9781849688444" TargetMode="External"/><Relationship Id="rId39" Type="http://schemas.openxmlformats.org/officeDocument/2006/relationships/hyperlink" Target="http://books.google.com/books?isbn=0132967251" TargetMode="External"/><Relationship Id="rId21" Type="http://schemas.openxmlformats.org/officeDocument/2006/relationships/diagramColors" Target="diagrams/colors1.xml"/><Relationship Id="rId34" Type="http://schemas.openxmlformats.org/officeDocument/2006/relationships/hyperlink" Target="http://my.safaribooksonline.com/book/statistics/9781118464328" TargetMode="External"/><Relationship Id="rId42" Type="http://schemas.openxmlformats.org/officeDocument/2006/relationships/hyperlink" Target="http://my.safaribooksonline.com/9780596806682" TargetMode="External"/><Relationship Id="rId47" Type="http://schemas.openxmlformats.org/officeDocument/2006/relationships/glossaryDocument" Target="glossary/document.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s3.amazonaws.com/aws.drewconway.com/viz/venn_diagram/data_science.html" TargetMode="External"/><Relationship Id="rId29" Type="http://schemas.openxmlformats.org/officeDocument/2006/relationships/hyperlink" Target="http://books.google.com/books?id=9YyH5L2y5ggC"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3.0/" TargetMode="External"/><Relationship Id="rId24" Type="http://schemas.openxmlformats.org/officeDocument/2006/relationships/hyperlink" Target="http://books.google.com/books?id=uWbUKkpboH0C" TargetMode="External"/><Relationship Id="rId32" Type="http://schemas.openxmlformats.org/officeDocument/2006/relationships/hyperlink" Target="http://books.google.com/books?isbn=1439587965" TargetMode="External"/><Relationship Id="rId37" Type="http://schemas.openxmlformats.org/officeDocument/2006/relationships/hyperlink" Target="http://my.safaribooksonline.com/book/databases/9781118661468" TargetMode="External"/><Relationship Id="rId40" Type="http://schemas.openxmlformats.org/officeDocument/2006/relationships/hyperlink" Target="http://my.safaribooksonline.com/book/office-and-productivity-applications/9780132681872" TargetMode="External"/><Relationship Id="rId45"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en.wikipedia.org/wiki/Law_of_the_instrument" TargetMode="External"/><Relationship Id="rId23" Type="http://schemas.openxmlformats.org/officeDocument/2006/relationships/hyperlink" Target="http://my.safaribooksonline.com/9780596807719" TargetMode="External"/><Relationship Id="rId28" Type="http://schemas.openxmlformats.org/officeDocument/2006/relationships/hyperlink" Target="http://my.safaribooksonline.com/book/office-and-productivity-applications/0596007663" TargetMode="External"/><Relationship Id="rId36" Type="http://schemas.openxmlformats.org/officeDocument/2006/relationships/hyperlink" Target="http://books.google.com/books?isbn=0596153937" TargetMode="External"/><Relationship Id="rId10" Type="http://schemas.openxmlformats.org/officeDocument/2006/relationships/image" Target="media/image2.png"/><Relationship Id="rId19" Type="http://schemas.openxmlformats.org/officeDocument/2006/relationships/diagramLayout" Target="diagrams/layout1.xml"/><Relationship Id="rId31" Type="http://schemas.openxmlformats.org/officeDocument/2006/relationships/hyperlink" Target="http://my.safaribooksonline.com/book/statistics/9781593271893" TargetMode="External"/><Relationship Id="rId44" Type="http://schemas.openxmlformats.org/officeDocument/2006/relationships/hyperlink" Target="http://www.amazon.com/Mining-Text-Data-Charu-Aggarwal-ebook/dp/B00BW1AR72"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www.gnu.org/copyleft/lesser.html" TargetMode="External"/><Relationship Id="rId22" Type="http://schemas.microsoft.com/office/2007/relationships/diagramDrawing" Target="diagrams/drawing1.xml"/><Relationship Id="rId27" Type="http://schemas.openxmlformats.org/officeDocument/2006/relationships/hyperlink" Target="http://proquestcombo.safaribooksonline.com/9780133259483" TargetMode="External"/><Relationship Id="rId30" Type="http://schemas.openxmlformats.org/officeDocument/2006/relationships/hyperlink" Target="http://www.khanacademy.org/math/probability" TargetMode="External"/><Relationship Id="rId35" Type="http://schemas.openxmlformats.org/officeDocument/2006/relationships/hyperlink" Target="http://my.safaribooksonline.com/9780596806224" TargetMode="External"/><Relationship Id="rId43" Type="http://schemas.openxmlformats.org/officeDocument/2006/relationships/hyperlink" Target="http://books.google.com/books?id=vFHOx8wfSU0C" TargetMode="External"/><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http://Scratch.MIT.edu" TargetMode="External"/><Relationship Id="rId17" Type="http://schemas.openxmlformats.org/officeDocument/2006/relationships/hyperlink" Target="http://www.anlytcs.com/2014/01/data-science-venn-diagram-v20.html" TargetMode="External"/><Relationship Id="rId25" Type="http://schemas.openxmlformats.org/officeDocument/2006/relationships/hyperlink" Target="http://my.safaribooksonline.com/9781118490389" TargetMode="External"/><Relationship Id="rId33" Type="http://schemas.openxmlformats.org/officeDocument/2006/relationships/hyperlink" Target="http://www.amazon.com/Manga-Guide-Statistics-Shin-Takahashi/dp/1593271891" TargetMode="External"/><Relationship Id="rId38" Type="http://schemas.openxmlformats.org/officeDocument/2006/relationships/hyperlink" Target="http://my.safaribooksonline.com/book/office-and-productivity-applications/9780132967266" TargetMode="External"/><Relationship Id="rId46" Type="http://schemas.openxmlformats.org/officeDocument/2006/relationships/fontTable" Target="fontTable.xml"/><Relationship Id="rId20" Type="http://schemas.openxmlformats.org/officeDocument/2006/relationships/diagramQuickStyle" Target="diagrams/quickStyle1.xml"/><Relationship Id="rId41" Type="http://schemas.openxmlformats.org/officeDocument/2006/relationships/hyperlink" Target="http://my.safaribooksonline.com/book/databases-and-reporting-tools/9780133490589"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4.gif"/></Relationships>
</file>

<file path=word/diagrams/colors1.xml><?xml version="1.0" encoding="utf-8"?>
<dgm:colorsDef xmlns:dgm="http://schemas.openxmlformats.org/drawingml/2006/diagram" xmlns:a="http://schemas.openxmlformats.org/drawingml/2006/main" uniqueId="urn:microsoft.com/office/officeart/2005/8/colors/colorful1#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2BA719B-D385-4C19-9AFF-9D3BA298410E}" type="doc">
      <dgm:prSet loTypeId="urn:microsoft.com/office/officeart/2005/8/layout/venn1" loCatId="relationship" qsTypeId="urn:microsoft.com/office/officeart/2005/8/quickstyle/simple1" qsCatId="simple" csTypeId="urn:microsoft.com/office/officeart/2005/8/colors/colorful1#1" csCatId="colorful" phldr="1"/>
      <dgm:spPr/>
    </dgm:pt>
    <dgm:pt modelId="{2966E1D7-9505-4739-8B19-AB12F35AF73A}">
      <dgm:prSet phldrT="[Text]"/>
      <dgm:spPr/>
      <dgm:t>
        <a:bodyPr/>
        <a:lstStyle/>
        <a:p>
          <a:r>
            <a:rPr lang="en-US"/>
            <a:t>Mathematics</a:t>
          </a:r>
        </a:p>
      </dgm:t>
    </dgm:pt>
    <dgm:pt modelId="{533F1AB6-F5C8-433C-AD0C-019A938AF74A}" type="parTrans" cxnId="{A829074C-0AAA-438F-B5F2-30AFFD7C6B3E}">
      <dgm:prSet/>
      <dgm:spPr/>
      <dgm:t>
        <a:bodyPr/>
        <a:lstStyle/>
        <a:p>
          <a:endParaRPr lang="en-US"/>
        </a:p>
      </dgm:t>
    </dgm:pt>
    <dgm:pt modelId="{99152F1D-BAAD-488E-A645-B46E99C5147D}" type="sibTrans" cxnId="{A829074C-0AAA-438F-B5F2-30AFFD7C6B3E}">
      <dgm:prSet/>
      <dgm:spPr/>
      <dgm:t>
        <a:bodyPr/>
        <a:lstStyle/>
        <a:p>
          <a:endParaRPr lang="en-US"/>
        </a:p>
      </dgm:t>
    </dgm:pt>
    <dgm:pt modelId="{95966076-1626-448D-8D5C-EF1D7FC4CBB1}">
      <dgm:prSet phldrT="[Text]"/>
      <dgm:spPr/>
      <dgm:t>
        <a:bodyPr/>
        <a:lstStyle/>
        <a:p>
          <a:r>
            <a:rPr lang="en-US"/>
            <a:t>Subject Matter Expertise</a:t>
          </a:r>
        </a:p>
      </dgm:t>
    </dgm:pt>
    <dgm:pt modelId="{9B0A5B3F-A106-4243-A8B9-37E4A38F9460}" type="parTrans" cxnId="{D7DD0B0E-1B7A-473A-A122-80D1A256FB59}">
      <dgm:prSet/>
      <dgm:spPr/>
      <dgm:t>
        <a:bodyPr/>
        <a:lstStyle/>
        <a:p>
          <a:endParaRPr lang="en-US"/>
        </a:p>
      </dgm:t>
    </dgm:pt>
    <dgm:pt modelId="{B8237255-D6D4-4176-8A5E-9512BEC100EC}" type="sibTrans" cxnId="{D7DD0B0E-1B7A-473A-A122-80D1A256FB59}">
      <dgm:prSet/>
      <dgm:spPr/>
      <dgm:t>
        <a:bodyPr/>
        <a:lstStyle/>
        <a:p>
          <a:endParaRPr lang="en-US"/>
        </a:p>
      </dgm:t>
    </dgm:pt>
    <dgm:pt modelId="{F93DD2CE-6ED7-48E9-A750-A56A5852B473}">
      <dgm:prSet phldrT="[Text]"/>
      <dgm:spPr/>
      <dgm:t>
        <a:bodyPr/>
        <a:lstStyle/>
        <a:p>
          <a:r>
            <a:rPr lang="en-US"/>
            <a:t>Computer Science</a:t>
          </a:r>
        </a:p>
      </dgm:t>
    </dgm:pt>
    <dgm:pt modelId="{A0DEE128-BDFF-496E-984E-834C1B549EBB}" type="sibTrans" cxnId="{F951DC7A-9C1B-4555-A3A7-5E78E13CB890}">
      <dgm:prSet/>
      <dgm:spPr/>
      <dgm:t>
        <a:bodyPr/>
        <a:lstStyle/>
        <a:p>
          <a:endParaRPr lang="en-US"/>
        </a:p>
      </dgm:t>
    </dgm:pt>
    <dgm:pt modelId="{BF4D2267-F998-452E-A275-5C72BBCA91B8}" type="parTrans" cxnId="{F951DC7A-9C1B-4555-A3A7-5E78E13CB890}">
      <dgm:prSet/>
      <dgm:spPr/>
      <dgm:t>
        <a:bodyPr/>
        <a:lstStyle/>
        <a:p>
          <a:endParaRPr lang="en-US"/>
        </a:p>
      </dgm:t>
    </dgm:pt>
    <dgm:pt modelId="{DEB739D8-EDDA-4612-A2A2-74F12D513449}">
      <dgm:prSet phldrT="[Text]"/>
      <dgm:spPr/>
      <dgm:t>
        <a:bodyPr/>
        <a:lstStyle/>
        <a:p>
          <a:r>
            <a:rPr lang="en-US"/>
            <a:t>Excel &amp; VBA</a:t>
          </a:r>
        </a:p>
      </dgm:t>
    </dgm:pt>
    <dgm:pt modelId="{70876CB1-0BCE-4C10-A7B4-DDDE4AE8A55B}" type="parTrans" cxnId="{5316C75A-62A4-4FD4-8A33-D102BC89DB0C}">
      <dgm:prSet/>
      <dgm:spPr/>
      <dgm:t>
        <a:bodyPr/>
        <a:lstStyle/>
        <a:p>
          <a:endParaRPr lang="en-US"/>
        </a:p>
      </dgm:t>
    </dgm:pt>
    <dgm:pt modelId="{D21EA877-C35C-4360-8784-706F1D4AE7A1}" type="sibTrans" cxnId="{5316C75A-62A4-4FD4-8A33-D102BC89DB0C}">
      <dgm:prSet/>
      <dgm:spPr/>
      <dgm:t>
        <a:bodyPr/>
        <a:lstStyle/>
        <a:p>
          <a:endParaRPr lang="en-US"/>
        </a:p>
      </dgm:t>
    </dgm:pt>
    <dgm:pt modelId="{475B86B2-9242-40BA-91C7-E3AFE08EAE17}">
      <dgm:prSet phldrT="[Text]"/>
      <dgm:spPr/>
      <dgm:t>
        <a:bodyPr/>
        <a:lstStyle/>
        <a:p>
          <a:r>
            <a:rPr lang="en-US"/>
            <a:t>Statistics</a:t>
          </a:r>
        </a:p>
      </dgm:t>
    </dgm:pt>
    <dgm:pt modelId="{F507C091-9BFC-40DE-87DF-5CD436D3FF20}" type="parTrans" cxnId="{D16A4974-1B6C-4D4F-AB4A-1F225C51A080}">
      <dgm:prSet/>
      <dgm:spPr/>
    </dgm:pt>
    <dgm:pt modelId="{78245303-2446-48C1-BBF0-551439A680B5}" type="sibTrans" cxnId="{D16A4974-1B6C-4D4F-AB4A-1F225C51A080}">
      <dgm:prSet/>
      <dgm:spPr/>
    </dgm:pt>
    <dgm:pt modelId="{ADFF9BD3-61A9-41EE-9A52-B196C68D37C3}">
      <dgm:prSet phldrT="[Text]"/>
      <dgm:spPr/>
      <dgm:t>
        <a:bodyPr/>
        <a:lstStyle/>
        <a:p>
          <a:r>
            <a:rPr lang="en-US"/>
            <a:t>Linear Algebra</a:t>
          </a:r>
        </a:p>
      </dgm:t>
    </dgm:pt>
    <dgm:pt modelId="{19A2CFF9-F02B-4EA3-9EA5-9984A65876B4}" type="parTrans" cxnId="{1840B349-5B46-4410-B703-1BA30B390E0A}">
      <dgm:prSet/>
      <dgm:spPr/>
    </dgm:pt>
    <dgm:pt modelId="{D7EE81C2-F61D-4A45-A941-E55072AF29FD}" type="sibTrans" cxnId="{1840B349-5B46-4410-B703-1BA30B390E0A}">
      <dgm:prSet/>
      <dgm:spPr/>
    </dgm:pt>
    <dgm:pt modelId="{EF2809D7-1D62-4D6E-AE01-166DCFB9AA69}" type="pres">
      <dgm:prSet presAssocID="{42BA719B-D385-4C19-9AFF-9D3BA298410E}" presName="compositeShape" presStyleCnt="0">
        <dgm:presLayoutVars>
          <dgm:chMax val="7"/>
          <dgm:dir/>
          <dgm:resizeHandles val="exact"/>
        </dgm:presLayoutVars>
      </dgm:prSet>
      <dgm:spPr/>
    </dgm:pt>
    <dgm:pt modelId="{1861EB95-9897-457C-9B79-AE58A6403889}" type="pres">
      <dgm:prSet presAssocID="{F93DD2CE-6ED7-48E9-A750-A56A5852B473}" presName="circ1" presStyleLbl="vennNode1" presStyleIdx="0" presStyleCnt="3"/>
      <dgm:spPr/>
      <dgm:t>
        <a:bodyPr/>
        <a:lstStyle/>
        <a:p>
          <a:endParaRPr lang="en-US"/>
        </a:p>
      </dgm:t>
    </dgm:pt>
    <dgm:pt modelId="{326366B1-C8FE-4F9F-A8AD-5D3144C9845B}" type="pres">
      <dgm:prSet presAssocID="{F93DD2CE-6ED7-48E9-A750-A56A5852B473}" presName="circ1Tx" presStyleLbl="revTx" presStyleIdx="0" presStyleCnt="0">
        <dgm:presLayoutVars>
          <dgm:chMax val="0"/>
          <dgm:chPref val="0"/>
          <dgm:bulletEnabled val="1"/>
        </dgm:presLayoutVars>
      </dgm:prSet>
      <dgm:spPr/>
      <dgm:t>
        <a:bodyPr/>
        <a:lstStyle/>
        <a:p>
          <a:endParaRPr lang="en-US"/>
        </a:p>
      </dgm:t>
    </dgm:pt>
    <dgm:pt modelId="{A0AF186A-AD79-4FE6-9C56-E786697DC2F9}" type="pres">
      <dgm:prSet presAssocID="{2966E1D7-9505-4739-8B19-AB12F35AF73A}" presName="circ2" presStyleLbl="vennNode1" presStyleIdx="1" presStyleCnt="3"/>
      <dgm:spPr/>
      <dgm:t>
        <a:bodyPr/>
        <a:lstStyle/>
        <a:p>
          <a:endParaRPr lang="en-US"/>
        </a:p>
      </dgm:t>
    </dgm:pt>
    <dgm:pt modelId="{83CCF155-BFD0-4E03-9225-58F5D41393CE}" type="pres">
      <dgm:prSet presAssocID="{2966E1D7-9505-4739-8B19-AB12F35AF73A}" presName="circ2Tx" presStyleLbl="revTx" presStyleIdx="0" presStyleCnt="0">
        <dgm:presLayoutVars>
          <dgm:chMax val="0"/>
          <dgm:chPref val="0"/>
          <dgm:bulletEnabled val="1"/>
        </dgm:presLayoutVars>
      </dgm:prSet>
      <dgm:spPr/>
      <dgm:t>
        <a:bodyPr/>
        <a:lstStyle/>
        <a:p>
          <a:endParaRPr lang="en-US"/>
        </a:p>
      </dgm:t>
    </dgm:pt>
    <dgm:pt modelId="{9DC6F49B-4D7E-48B0-8781-FD74E505064C}" type="pres">
      <dgm:prSet presAssocID="{95966076-1626-448D-8D5C-EF1D7FC4CBB1}" presName="circ3" presStyleLbl="vennNode1" presStyleIdx="2" presStyleCnt="3"/>
      <dgm:spPr/>
      <dgm:t>
        <a:bodyPr/>
        <a:lstStyle/>
        <a:p>
          <a:endParaRPr lang="en-US"/>
        </a:p>
      </dgm:t>
    </dgm:pt>
    <dgm:pt modelId="{4AD6D4CF-1A41-4EBF-BB5E-34E10814173B}" type="pres">
      <dgm:prSet presAssocID="{95966076-1626-448D-8D5C-EF1D7FC4CBB1}" presName="circ3Tx" presStyleLbl="revTx" presStyleIdx="0" presStyleCnt="0">
        <dgm:presLayoutVars>
          <dgm:chMax val="0"/>
          <dgm:chPref val="0"/>
          <dgm:bulletEnabled val="1"/>
        </dgm:presLayoutVars>
      </dgm:prSet>
      <dgm:spPr/>
      <dgm:t>
        <a:bodyPr/>
        <a:lstStyle/>
        <a:p>
          <a:endParaRPr lang="en-US"/>
        </a:p>
      </dgm:t>
    </dgm:pt>
  </dgm:ptLst>
  <dgm:cxnLst>
    <dgm:cxn modelId="{6664F489-D9D7-4D0E-A576-126DFE9EE086}" type="presOf" srcId="{475B86B2-9242-40BA-91C7-E3AFE08EAE17}" destId="{83CCF155-BFD0-4E03-9225-58F5D41393CE}" srcOrd="1" destOrd="1" presId="urn:microsoft.com/office/officeart/2005/8/layout/venn1"/>
    <dgm:cxn modelId="{D16A4974-1B6C-4D4F-AB4A-1F225C51A080}" srcId="{2966E1D7-9505-4739-8B19-AB12F35AF73A}" destId="{475B86B2-9242-40BA-91C7-E3AFE08EAE17}" srcOrd="0" destOrd="0" parTransId="{F507C091-9BFC-40DE-87DF-5CD436D3FF20}" sibTransId="{78245303-2446-48C1-BBF0-551439A680B5}"/>
    <dgm:cxn modelId="{3EBE45DF-2DBF-4BD7-914C-F48CDDE558C3}" type="presOf" srcId="{ADFF9BD3-61A9-41EE-9A52-B196C68D37C3}" destId="{83CCF155-BFD0-4E03-9225-58F5D41393CE}" srcOrd="1" destOrd="2" presId="urn:microsoft.com/office/officeart/2005/8/layout/venn1"/>
    <dgm:cxn modelId="{A829074C-0AAA-438F-B5F2-30AFFD7C6B3E}" srcId="{42BA719B-D385-4C19-9AFF-9D3BA298410E}" destId="{2966E1D7-9505-4739-8B19-AB12F35AF73A}" srcOrd="1" destOrd="0" parTransId="{533F1AB6-F5C8-433C-AD0C-019A938AF74A}" sibTransId="{99152F1D-BAAD-488E-A645-B46E99C5147D}"/>
    <dgm:cxn modelId="{A91A4912-4E93-4715-95CA-B968998DBAAC}" type="presOf" srcId="{95966076-1626-448D-8D5C-EF1D7FC4CBB1}" destId="{4AD6D4CF-1A41-4EBF-BB5E-34E10814173B}" srcOrd="1" destOrd="0" presId="urn:microsoft.com/office/officeart/2005/8/layout/venn1"/>
    <dgm:cxn modelId="{6D358A30-DB9A-4233-8034-569BFCEAE69F}" type="presOf" srcId="{F93DD2CE-6ED7-48E9-A750-A56A5852B473}" destId="{1861EB95-9897-457C-9B79-AE58A6403889}" srcOrd="0" destOrd="0" presId="urn:microsoft.com/office/officeart/2005/8/layout/venn1"/>
    <dgm:cxn modelId="{DA634BDE-6EB7-4090-8092-E45416ED1F49}" type="presOf" srcId="{2966E1D7-9505-4739-8B19-AB12F35AF73A}" destId="{83CCF155-BFD0-4E03-9225-58F5D41393CE}" srcOrd="1" destOrd="0" presId="urn:microsoft.com/office/officeart/2005/8/layout/venn1"/>
    <dgm:cxn modelId="{50C88B56-D438-4B48-8D2D-304DAEE0E4D5}" type="presOf" srcId="{95966076-1626-448D-8D5C-EF1D7FC4CBB1}" destId="{9DC6F49B-4D7E-48B0-8781-FD74E505064C}" srcOrd="0" destOrd="0" presId="urn:microsoft.com/office/officeart/2005/8/layout/venn1"/>
    <dgm:cxn modelId="{1E20D227-E545-442F-9DFE-04231B9699BC}" type="presOf" srcId="{42BA719B-D385-4C19-9AFF-9D3BA298410E}" destId="{EF2809D7-1D62-4D6E-AE01-166DCFB9AA69}" srcOrd="0" destOrd="0" presId="urn:microsoft.com/office/officeart/2005/8/layout/venn1"/>
    <dgm:cxn modelId="{79D597FE-FF58-45BB-A48D-E43650BB00EB}" type="presOf" srcId="{475B86B2-9242-40BA-91C7-E3AFE08EAE17}" destId="{A0AF186A-AD79-4FE6-9C56-E786697DC2F9}" srcOrd="0" destOrd="1" presId="urn:microsoft.com/office/officeart/2005/8/layout/venn1"/>
    <dgm:cxn modelId="{723F8064-DC2B-4745-BB8F-7DEF02274422}" type="presOf" srcId="{ADFF9BD3-61A9-41EE-9A52-B196C68D37C3}" destId="{A0AF186A-AD79-4FE6-9C56-E786697DC2F9}" srcOrd="0" destOrd="2" presId="urn:microsoft.com/office/officeart/2005/8/layout/venn1"/>
    <dgm:cxn modelId="{531D5183-744A-4BFC-8ECF-BCB9775E0848}" type="presOf" srcId="{F93DD2CE-6ED7-48E9-A750-A56A5852B473}" destId="{326366B1-C8FE-4F9F-A8AD-5D3144C9845B}" srcOrd="1" destOrd="0" presId="urn:microsoft.com/office/officeart/2005/8/layout/venn1"/>
    <dgm:cxn modelId="{0AABEC9C-5EEE-4792-AAE5-863F5D72BFDD}" type="presOf" srcId="{2966E1D7-9505-4739-8B19-AB12F35AF73A}" destId="{A0AF186A-AD79-4FE6-9C56-E786697DC2F9}" srcOrd="0" destOrd="0" presId="urn:microsoft.com/office/officeart/2005/8/layout/venn1"/>
    <dgm:cxn modelId="{1840B349-5B46-4410-B703-1BA30B390E0A}" srcId="{2966E1D7-9505-4739-8B19-AB12F35AF73A}" destId="{ADFF9BD3-61A9-41EE-9A52-B196C68D37C3}" srcOrd="1" destOrd="0" parTransId="{19A2CFF9-F02B-4EA3-9EA5-9984A65876B4}" sibTransId="{D7EE81C2-F61D-4A45-A941-E55072AF29FD}"/>
    <dgm:cxn modelId="{D8F199EA-2052-41FC-995E-26F9343BA587}" type="presOf" srcId="{DEB739D8-EDDA-4612-A2A2-74F12D513449}" destId="{326366B1-C8FE-4F9F-A8AD-5D3144C9845B}" srcOrd="1" destOrd="1" presId="urn:microsoft.com/office/officeart/2005/8/layout/venn1"/>
    <dgm:cxn modelId="{39AC193D-227B-4E79-87D8-16355928AAE7}" type="presOf" srcId="{DEB739D8-EDDA-4612-A2A2-74F12D513449}" destId="{1861EB95-9897-457C-9B79-AE58A6403889}" srcOrd="0" destOrd="1" presId="urn:microsoft.com/office/officeart/2005/8/layout/venn1"/>
    <dgm:cxn modelId="{F951DC7A-9C1B-4555-A3A7-5E78E13CB890}" srcId="{42BA719B-D385-4C19-9AFF-9D3BA298410E}" destId="{F93DD2CE-6ED7-48E9-A750-A56A5852B473}" srcOrd="0" destOrd="0" parTransId="{BF4D2267-F998-452E-A275-5C72BBCA91B8}" sibTransId="{A0DEE128-BDFF-496E-984E-834C1B549EBB}"/>
    <dgm:cxn modelId="{5316C75A-62A4-4FD4-8A33-D102BC89DB0C}" srcId="{F93DD2CE-6ED7-48E9-A750-A56A5852B473}" destId="{DEB739D8-EDDA-4612-A2A2-74F12D513449}" srcOrd="0" destOrd="0" parTransId="{70876CB1-0BCE-4C10-A7B4-DDDE4AE8A55B}" sibTransId="{D21EA877-C35C-4360-8784-706F1D4AE7A1}"/>
    <dgm:cxn modelId="{D7DD0B0E-1B7A-473A-A122-80D1A256FB59}" srcId="{42BA719B-D385-4C19-9AFF-9D3BA298410E}" destId="{95966076-1626-448D-8D5C-EF1D7FC4CBB1}" srcOrd="2" destOrd="0" parTransId="{9B0A5B3F-A106-4243-A8B9-37E4A38F9460}" sibTransId="{B8237255-D6D4-4176-8A5E-9512BEC100EC}"/>
    <dgm:cxn modelId="{0F5D44EC-C793-4EDA-8C1E-D830BA91F820}" type="presParOf" srcId="{EF2809D7-1D62-4D6E-AE01-166DCFB9AA69}" destId="{1861EB95-9897-457C-9B79-AE58A6403889}" srcOrd="0" destOrd="0" presId="urn:microsoft.com/office/officeart/2005/8/layout/venn1"/>
    <dgm:cxn modelId="{A4B1E13D-EADB-4DAD-B3F7-593836A80232}" type="presParOf" srcId="{EF2809D7-1D62-4D6E-AE01-166DCFB9AA69}" destId="{326366B1-C8FE-4F9F-A8AD-5D3144C9845B}" srcOrd="1" destOrd="0" presId="urn:microsoft.com/office/officeart/2005/8/layout/venn1"/>
    <dgm:cxn modelId="{5D2D6BC8-700C-43CC-916E-71C149234407}" type="presParOf" srcId="{EF2809D7-1D62-4D6E-AE01-166DCFB9AA69}" destId="{A0AF186A-AD79-4FE6-9C56-E786697DC2F9}" srcOrd="2" destOrd="0" presId="urn:microsoft.com/office/officeart/2005/8/layout/venn1"/>
    <dgm:cxn modelId="{FE4CF878-EE58-4E47-9957-776AC37BD51A}" type="presParOf" srcId="{EF2809D7-1D62-4D6E-AE01-166DCFB9AA69}" destId="{83CCF155-BFD0-4E03-9225-58F5D41393CE}" srcOrd="3" destOrd="0" presId="urn:microsoft.com/office/officeart/2005/8/layout/venn1"/>
    <dgm:cxn modelId="{132C8BEA-84EB-4BF8-9227-69F68FBB39BB}" type="presParOf" srcId="{EF2809D7-1D62-4D6E-AE01-166DCFB9AA69}" destId="{9DC6F49B-4D7E-48B0-8781-FD74E505064C}" srcOrd="4" destOrd="0" presId="urn:microsoft.com/office/officeart/2005/8/layout/venn1"/>
    <dgm:cxn modelId="{EBAB0E71-5DAF-4BE6-8B25-4E4BACCFA4EC}" type="presParOf" srcId="{EF2809D7-1D62-4D6E-AE01-166DCFB9AA69}" destId="{4AD6D4CF-1A41-4EBF-BB5E-34E10814173B}" srcOrd="5" destOrd="0" presId="urn:microsoft.com/office/officeart/2005/8/layout/venn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861EB95-9897-457C-9B79-AE58A6403889}">
      <dsp:nvSpPr>
        <dsp:cNvPr id="0" name=""/>
        <dsp:cNvSpPr/>
      </dsp:nvSpPr>
      <dsp:spPr>
        <a:xfrm>
          <a:off x="1132522" y="28813"/>
          <a:ext cx="1383030" cy="1383030"/>
        </a:xfrm>
        <a:prstGeom prst="ellipse">
          <a:avLst/>
        </a:prstGeom>
        <a:solidFill>
          <a:schemeClr val="accent2">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1">
          <a:noAutofit/>
        </a:bodyPr>
        <a:lstStyle/>
        <a:p>
          <a:pPr lvl="0" algn="l" defTabSz="533400">
            <a:lnSpc>
              <a:spcPct val="90000"/>
            </a:lnSpc>
            <a:spcBef>
              <a:spcPct val="0"/>
            </a:spcBef>
            <a:spcAft>
              <a:spcPct val="35000"/>
            </a:spcAft>
          </a:pPr>
          <a:r>
            <a:rPr lang="en-US" sz="1200" kern="1200"/>
            <a:t>Computer Science</a:t>
          </a:r>
        </a:p>
        <a:p>
          <a:pPr marL="57150" lvl="1" indent="-57150" algn="l" defTabSz="400050">
            <a:lnSpc>
              <a:spcPct val="90000"/>
            </a:lnSpc>
            <a:spcBef>
              <a:spcPct val="0"/>
            </a:spcBef>
            <a:spcAft>
              <a:spcPct val="15000"/>
            </a:spcAft>
            <a:buChar char="••"/>
          </a:pPr>
          <a:r>
            <a:rPr lang="en-US" sz="900" kern="1200"/>
            <a:t>Excel &amp; VBA</a:t>
          </a:r>
        </a:p>
      </dsp:txBody>
      <dsp:txXfrm>
        <a:off x="1316926" y="270843"/>
        <a:ext cx="1014222" cy="622363"/>
      </dsp:txXfrm>
    </dsp:sp>
    <dsp:sp modelId="{A0AF186A-AD79-4FE6-9C56-E786697DC2F9}">
      <dsp:nvSpPr>
        <dsp:cNvPr id="0" name=""/>
        <dsp:cNvSpPr/>
      </dsp:nvSpPr>
      <dsp:spPr>
        <a:xfrm>
          <a:off x="1631565" y="893206"/>
          <a:ext cx="1383030" cy="1383030"/>
        </a:xfrm>
        <a:prstGeom prst="ellipse">
          <a:avLst/>
        </a:prstGeom>
        <a:solidFill>
          <a:schemeClr val="accent3">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1">
          <a:noAutofit/>
        </a:bodyPr>
        <a:lstStyle/>
        <a:p>
          <a:pPr lvl="0" algn="l" defTabSz="533400">
            <a:lnSpc>
              <a:spcPct val="90000"/>
            </a:lnSpc>
            <a:spcBef>
              <a:spcPct val="0"/>
            </a:spcBef>
            <a:spcAft>
              <a:spcPct val="35000"/>
            </a:spcAft>
          </a:pPr>
          <a:r>
            <a:rPr lang="en-US" sz="1200" kern="1200"/>
            <a:t>Mathematics</a:t>
          </a:r>
        </a:p>
        <a:p>
          <a:pPr marL="57150" lvl="1" indent="-57150" algn="l" defTabSz="400050">
            <a:lnSpc>
              <a:spcPct val="90000"/>
            </a:lnSpc>
            <a:spcBef>
              <a:spcPct val="0"/>
            </a:spcBef>
            <a:spcAft>
              <a:spcPct val="15000"/>
            </a:spcAft>
            <a:buChar char="••"/>
          </a:pPr>
          <a:r>
            <a:rPr lang="en-US" sz="900" kern="1200"/>
            <a:t>Statistics</a:t>
          </a:r>
        </a:p>
        <a:p>
          <a:pPr marL="57150" lvl="1" indent="-57150" algn="l" defTabSz="400050">
            <a:lnSpc>
              <a:spcPct val="90000"/>
            </a:lnSpc>
            <a:spcBef>
              <a:spcPct val="0"/>
            </a:spcBef>
            <a:spcAft>
              <a:spcPct val="15000"/>
            </a:spcAft>
            <a:buChar char="••"/>
          </a:pPr>
          <a:r>
            <a:rPr lang="en-US" sz="900" kern="1200"/>
            <a:t>Linear Algebra</a:t>
          </a:r>
        </a:p>
      </dsp:txBody>
      <dsp:txXfrm>
        <a:off x="2054542" y="1250489"/>
        <a:ext cx="829818" cy="760666"/>
      </dsp:txXfrm>
    </dsp:sp>
    <dsp:sp modelId="{9DC6F49B-4D7E-48B0-8781-FD74E505064C}">
      <dsp:nvSpPr>
        <dsp:cNvPr id="0" name=""/>
        <dsp:cNvSpPr/>
      </dsp:nvSpPr>
      <dsp:spPr>
        <a:xfrm>
          <a:off x="633479" y="893206"/>
          <a:ext cx="1383030" cy="1383030"/>
        </a:xfrm>
        <a:prstGeom prst="ellipse">
          <a:avLst/>
        </a:prstGeom>
        <a:solidFill>
          <a:schemeClr val="accent4">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r>
            <a:rPr lang="en-US" sz="1200" kern="1200"/>
            <a:t>Subject Matter Expertise</a:t>
          </a:r>
        </a:p>
      </dsp:txBody>
      <dsp:txXfrm>
        <a:off x="763714" y="1250489"/>
        <a:ext cx="829818" cy="760666"/>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A6BF0C54601400CBBAA519A74F77158"/>
        <w:category>
          <w:name w:val="General"/>
          <w:gallery w:val="placeholder"/>
        </w:category>
        <w:types>
          <w:type w:val="bbPlcHdr"/>
        </w:types>
        <w:behaviors>
          <w:behavior w:val="content"/>
        </w:behaviors>
        <w:guid w:val="{0CD1A8FE-D624-4DD9-9CE5-DBD6C98255CD}"/>
      </w:docPartPr>
      <w:docPartBody>
        <w:p w:rsidR="003C0405" w:rsidRDefault="008729D3">
          <w:r w:rsidRPr="00FA6EF7">
            <w:rPr>
              <w:rStyle w:val="PlaceholderText"/>
            </w:rPr>
            <w:t>[Author]</w:t>
          </w:r>
        </w:p>
      </w:docPartBody>
    </w:docPart>
    <w:docPart>
      <w:docPartPr>
        <w:name w:val="E5F828734082475D841D425D6EE086F6"/>
        <w:category>
          <w:name w:val="General"/>
          <w:gallery w:val="placeholder"/>
        </w:category>
        <w:types>
          <w:type w:val="bbPlcHdr"/>
        </w:types>
        <w:behaviors>
          <w:behavior w:val="content"/>
        </w:behaviors>
        <w:guid w:val="{C77DE93D-FE02-4C7C-B3D1-1964A6D887A3}"/>
      </w:docPartPr>
      <w:docPartBody>
        <w:p w:rsidR="003C0405" w:rsidRDefault="008729D3">
          <w:r w:rsidRPr="00FA6EF7">
            <w:rPr>
              <w:rStyle w:val="PlaceholderText"/>
            </w:rPr>
            <w:t>[Publish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2"/>
  </w:compat>
  <w:rsids>
    <w:rsidRoot w:val="008729D3"/>
    <w:rsid w:val="00020EAC"/>
    <w:rsid w:val="0024651C"/>
    <w:rsid w:val="00263D11"/>
    <w:rsid w:val="0029030D"/>
    <w:rsid w:val="003C0405"/>
    <w:rsid w:val="004C1A36"/>
    <w:rsid w:val="00721223"/>
    <w:rsid w:val="008729D3"/>
    <w:rsid w:val="008F72D0"/>
    <w:rsid w:val="009670B6"/>
    <w:rsid w:val="009F17AD"/>
    <w:rsid w:val="00A836B5"/>
    <w:rsid w:val="00B528F8"/>
    <w:rsid w:val="00CF00D8"/>
    <w:rsid w:val="00D60555"/>
    <w:rsid w:val="00FB6F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651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729D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2-0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316420C-486F-417A-BFB8-F94E94942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6</TotalTime>
  <Pages>14</Pages>
  <Words>4130</Words>
  <Characters>23541</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Using the Libre Excel Tools for Data Science: How to Let Forth Data Science with LET4DataSci</vt:lpstr>
    </vt:vector>
  </TitlesOfParts>
  <Company>The Effective Education Projects</Company>
  <LinksUpToDate>false</LinksUpToDate>
  <CharactersWithSpaces>276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ing the Libre Excel Tools for Data Science: How to Let Forth Data Science with LET4DataSci</dc:title>
  <dc:creator>Jacob J. Walker</dc:creator>
  <cp:lastModifiedBy>Jacob J. Walker</cp:lastModifiedBy>
  <cp:revision>45</cp:revision>
  <dcterms:created xsi:type="dcterms:W3CDTF">2014-01-19T18:17:00Z</dcterms:created>
  <dcterms:modified xsi:type="dcterms:W3CDTF">2014-04-09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iveCommonsLicenseID">
    <vt:lpwstr>standard&amp;commercial=y&amp;derivatives=sa&amp;jurisdiction=</vt:lpwstr>
  </property>
  <property fmtid="{D5CDD505-2E9C-101B-9397-08002B2CF9AE}" pid="3" name="CreativeCommonsLicenseURL">
    <vt:lpwstr>http://creativecommons.org/licenses/by-sa/3.0/</vt:lpwstr>
  </property>
  <property fmtid="{D5CDD505-2E9C-101B-9397-08002B2CF9AE}" pid="4" name="CreativeCommonsLicenseXml">
    <vt:lpwstr>&lt;?xml version="1.0" encoding="utf-8"?&gt;&lt;result&gt;&lt;license-uri&gt;http://creativecommons.org/licenses/by-sa/3.0/&lt;/license-uri&gt;&lt;license-name&gt;Attribution-ShareAlike 3.0 Unported&lt;/license-name&gt;&lt;deprecated&gt;false&lt;/deprecated&gt;&lt;rdf&gt;&lt;rdf:RDF xmlns="http://creativecommon</vt:lpwstr>
  </property>
  <property fmtid="{D5CDD505-2E9C-101B-9397-08002B2CF9AE}" pid="5" name="ZOTERO_PREF_1">
    <vt:lpwstr>&lt;data data-version="3" zotero-version="4.0.17"&gt;&lt;session id="OtPdKdwQ"/&gt;&lt;style id="http://www.zotero.org/styles/acm-siggraph" hasBibliography="1" bibliographyStyleHasBeenSet="1"/&gt;&lt;prefs&gt;&lt;pref name="fieldType" value="Field"/&gt;&lt;pref name="storeReferences" val</vt:lpwstr>
  </property>
  <property fmtid="{D5CDD505-2E9C-101B-9397-08002B2CF9AE}" pid="6" name="ZOTERO_PREF_2">
    <vt:lpwstr>ue="true"/&gt;&lt;pref name="automaticJournalAbbreviations" value="true"/&gt;&lt;pref name="noteType" value="0"/&gt;&lt;/prefs&gt;&lt;/data&gt;</vt:lpwstr>
  </property>
</Properties>
</file>